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680" behindDoc="0" locked="0" layoutInCell="1" allowOverlap="1" wp14:anchorId="4BEC809E" wp14:editId="4E2B64DB">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2314B2" w:rsidRPr="009D587A" w:rsidRDefault="002314B2" w:rsidP="0062608E">
                            <w:pPr>
                              <w:pStyle w:val="Titel"/>
                            </w:pPr>
                            <w:r w:rsidRPr="009D587A">
                              <w:t>Möglichkeiten zur Kontrolle und Steuerung der Kommunikation von Microservices</w:t>
                            </w:r>
                          </w:p>
                          <w:p w14:paraId="5BE0303A" w14:textId="72F3F0F4" w:rsidR="002314B2" w:rsidRPr="00BF0354" w:rsidRDefault="002314B2"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68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2314B2" w:rsidRPr="009D587A" w:rsidRDefault="002314B2" w:rsidP="0062608E">
                      <w:pPr>
                        <w:pStyle w:val="Titel"/>
                      </w:pPr>
                      <w:r w:rsidRPr="009D587A">
                        <w:t>Möglichkeiten zur Kontrolle und Steuerung der Kommunikation von Microservices</w:t>
                      </w:r>
                    </w:p>
                    <w:p w14:paraId="5BE0303A" w14:textId="72F3F0F4" w:rsidR="002314B2" w:rsidRPr="00BF0354" w:rsidRDefault="002314B2"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704" behindDoc="0" locked="0" layoutInCell="1" allowOverlap="1" wp14:anchorId="19480FD6" wp14:editId="71C8FC79">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2314B2" w:rsidRDefault="002314B2" w:rsidP="00BF7EB9">
                            <w:pPr>
                              <w:pStyle w:val="Untertitel"/>
                              <w:rPr>
                                <w:b/>
                              </w:rPr>
                            </w:pPr>
                            <w:r w:rsidRPr="00111AC6">
                              <w:rPr>
                                <w:b/>
                              </w:rPr>
                              <w:t>Bachelorarbeit</w:t>
                            </w:r>
                          </w:p>
                          <w:p w14:paraId="60578AAC" w14:textId="77777777" w:rsidR="002314B2" w:rsidRPr="00BF0354" w:rsidRDefault="002314B2" w:rsidP="00BF7EB9">
                            <w:pPr>
                              <w:pStyle w:val="Untertitel"/>
                            </w:pPr>
                            <w:r w:rsidRPr="00BF0354">
                              <w:t>im Studiengang</w:t>
                            </w:r>
                            <w:r w:rsidRPr="00BF0354">
                              <w:br/>
                            </w:r>
                            <w:r>
                              <w:t>Softwaretechnik und Medieninformatik</w:t>
                            </w:r>
                          </w:p>
                          <w:p w14:paraId="196FD6B5" w14:textId="77777777" w:rsidR="002314B2" w:rsidRDefault="002314B2" w:rsidP="005D26BD">
                            <w:pPr>
                              <w:pStyle w:val="Untertitel"/>
                            </w:pPr>
                            <w:r>
                              <w:t>vorgelegt von</w:t>
                            </w:r>
                          </w:p>
                          <w:p w14:paraId="728C98A5" w14:textId="0D8F4D8E" w:rsidR="002314B2" w:rsidRDefault="002314B2" w:rsidP="00BA7590">
                            <w:pPr>
                              <w:pStyle w:val="Untertitel"/>
                            </w:pPr>
                            <w:r>
                              <w:rPr>
                                <w:b/>
                              </w:rPr>
                              <w:t>Gerrit Wildermuth</w:t>
                            </w:r>
                            <w:r>
                              <w:rPr>
                                <w:b/>
                              </w:rPr>
                              <w:br/>
                            </w:r>
                            <w:proofErr w:type="spellStart"/>
                            <w:r>
                              <w:t>Matr</w:t>
                            </w:r>
                            <w:proofErr w:type="spellEnd"/>
                            <w:r>
                              <w:t>.-Nr.: 74734</w:t>
                            </w:r>
                          </w:p>
                          <w:p w14:paraId="16C8E94E" w14:textId="62195AC5" w:rsidR="002314B2" w:rsidRPr="00BA7590" w:rsidRDefault="002314B2" w:rsidP="00BA7590">
                            <w:pPr>
                              <w:pStyle w:val="Untertitel"/>
                              <w:rPr>
                                <w:b/>
                              </w:rPr>
                            </w:pPr>
                            <w:r w:rsidRPr="0009198D">
                              <w:t xml:space="preserve">am 28. Februar 2020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2314B2" w:rsidRDefault="002314B2" w:rsidP="00BF7EB9">
                      <w:pPr>
                        <w:pStyle w:val="Untertitel"/>
                        <w:rPr>
                          <w:b/>
                        </w:rPr>
                      </w:pPr>
                      <w:r w:rsidRPr="00111AC6">
                        <w:rPr>
                          <w:b/>
                        </w:rPr>
                        <w:t>Bachelorarbeit</w:t>
                      </w:r>
                    </w:p>
                    <w:p w14:paraId="60578AAC" w14:textId="77777777" w:rsidR="002314B2" w:rsidRPr="00BF0354" w:rsidRDefault="002314B2" w:rsidP="00BF7EB9">
                      <w:pPr>
                        <w:pStyle w:val="Untertitel"/>
                      </w:pPr>
                      <w:r w:rsidRPr="00BF0354">
                        <w:t>im Studiengang</w:t>
                      </w:r>
                      <w:r w:rsidRPr="00BF0354">
                        <w:br/>
                      </w:r>
                      <w:r>
                        <w:t>Softwaretechnik und Medieninformatik</w:t>
                      </w:r>
                    </w:p>
                    <w:p w14:paraId="196FD6B5" w14:textId="77777777" w:rsidR="002314B2" w:rsidRDefault="002314B2" w:rsidP="005D26BD">
                      <w:pPr>
                        <w:pStyle w:val="Untertitel"/>
                      </w:pPr>
                      <w:r>
                        <w:t>vorgelegt von</w:t>
                      </w:r>
                    </w:p>
                    <w:p w14:paraId="728C98A5" w14:textId="0D8F4D8E" w:rsidR="002314B2" w:rsidRDefault="002314B2" w:rsidP="00BA7590">
                      <w:pPr>
                        <w:pStyle w:val="Untertitel"/>
                      </w:pPr>
                      <w:r>
                        <w:rPr>
                          <w:b/>
                        </w:rPr>
                        <w:t>Gerrit Wildermuth</w:t>
                      </w:r>
                      <w:r>
                        <w:rPr>
                          <w:b/>
                        </w:rPr>
                        <w:br/>
                      </w:r>
                      <w:proofErr w:type="spellStart"/>
                      <w:r>
                        <w:t>Matr</w:t>
                      </w:r>
                      <w:proofErr w:type="spellEnd"/>
                      <w:r>
                        <w:t>.-Nr.: 74734</w:t>
                      </w:r>
                    </w:p>
                    <w:p w14:paraId="16C8E94E" w14:textId="62195AC5" w:rsidR="002314B2" w:rsidRPr="00BA7590" w:rsidRDefault="002314B2" w:rsidP="00BA7590">
                      <w:pPr>
                        <w:pStyle w:val="Untertitel"/>
                        <w:rPr>
                          <w:b/>
                        </w:rPr>
                      </w:pPr>
                      <w:r w:rsidRPr="0009198D">
                        <w:t xml:space="preserve">am 28. Februar 2020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752" behindDoc="0" locked="0" layoutInCell="1" allowOverlap="1" wp14:anchorId="5FD2B045" wp14:editId="468AA2C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0001A65A" w:rsidR="002314B2" w:rsidRPr="00BF0354" w:rsidRDefault="002314B2"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75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0001A65A" w:rsidR="002314B2" w:rsidRPr="00BF0354" w:rsidRDefault="002314B2"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2763F9E8" w14:textId="77777777" w:rsidR="0070395F" w:rsidRDefault="0070395F" w:rsidP="0070395F">
      <w:r>
        <w:t>Der Titel dieser Arbeit weist direkt auf den Hauptteil dieser Arbeit hin. Bei diesem wird sich im Bereich der Steuerung genauer mit der Thematik der Leitung und Management der Kommunikation beschäftigt als auch wie diese gewährleistet werden kann. Zu jeder dieser Thematiken werden hierbei unterschiedliche Ansätze untersucht, welche sich sowohl in der Kommunikationsebene als auch der Implementierungstiefe unterscheiden und in einer Microservice Umgebung eingesetzt werden können. Bevor es allerdings in den Hauptteil geht, wird sich zuerst mit der Thematik von Microservices im Allgemeinen auseinandergesetzt, sowie eine Einführung in weitere Themenbereiche der verteilten Systeme, welche für ein späteres Verständnis benötigt werden.</w:t>
      </w:r>
    </w:p>
    <w:p w14:paraId="41770303" w14:textId="77777777" w:rsidR="0070395F" w:rsidRDefault="0070395F" w:rsidP="0070395F">
      <w:r>
        <w:t>Der Grund für die Notwendigkeit dieser Arbeit entstammt der Problematik der verteilten Systeme. Um mehr Leistung und größere Systeme zu ermöglichen wurde zu verteilten Systemen gewechselt. Hierbei kamen allerdings auch einige Probleme mit sich, welche sich unter anderem in einer erhöhten Kommunikation auswirkte. Um schneller auf Lastenunterschiede reagieren zu können und weniger Ressourcen zu verbrauchen wird hierbei vermehrt auf Microservices gesetzt. Um hierbei einen Überblick zu bekommen welche Techniken und Bausteine hierbei benötigt werden oder Hilfreich sind um Systeme zu gestalten, welche mit dieser Problematik umgehen, wurde sich mit dieser Thematik befasst und unterschiedliche Möglichkeiten gesucht diese Umzusetzen.</w:t>
      </w:r>
    </w:p>
    <w:p w14:paraId="7F616E3C" w14:textId="0DBB59BE" w:rsidR="0070395F" w:rsidRDefault="0070395F" w:rsidP="0070395F">
      <w:r>
        <w:t xml:space="preserve">Hierbei wurde im Speziellen der Unterschied zwischen einer eher herkömmlichen Umsetzung in Java mit Spring Boot mit einer alternativen Herangehensweise durch den Einsatz eines Service </w:t>
      </w:r>
      <w:proofErr w:type="spellStart"/>
      <w:r>
        <w:t>Meshes</w:t>
      </w:r>
      <w:proofErr w:type="spellEnd"/>
      <w:r>
        <w:t xml:space="preserve"> untersucht.</w:t>
      </w:r>
    </w:p>
    <w:p w14:paraId="01E25866" w14:textId="131D95A3" w:rsidR="00E30C3C" w:rsidRDefault="00E30C3C" w:rsidP="008E6CDA">
      <w:r>
        <w:rPr>
          <w:b/>
        </w:rPr>
        <w:t>Schlagwörter</w:t>
      </w:r>
      <w:r>
        <w:t xml:space="preserve">: </w:t>
      </w:r>
      <w:r w:rsidRPr="007F5B26">
        <w:t>Microservice</w:t>
      </w:r>
      <w:r>
        <w:t>,</w:t>
      </w:r>
      <w:r w:rsidR="007F5B26">
        <w:t xml:space="preserve"> Service Mesh, verteilte Systeme, </w:t>
      </w:r>
      <w:r w:rsidR="00572EF9">
        <w:t>Kommunikation</w:t>
      </w:r>
      <w:r w:rsidR="007F5B26">
        <w:t>.</w:t>
      </w:r>
    </w:p>
    <w:p w14:paraId="1028EC38" w14:textId="2DAB34BD" w:rsidR="00284FA6" w:rsidRPr="002314B2" w:rsidRDefault="00284FA6">
      <w:pPr>
        <w:pStyle w:val="berschrift1"/>
        <w:pageBreakBefore w:val="0"/>
        <w:numPr>
          <w:ilvl w:val="0"/>
          <w:numId w:val="0"/>
        </w:numPr>
        <w:rPr>
          <w:lang w:val="en-US"/>
        </w:rPr>
      </w:pPr>
      <w:bookmarkStart w:id="2" w:name="_Ref491691319"/>
      <w:bookmarkStart w:id="3" w:name="_Toc27565489"/>
      <w:r w:rsidRPr="002314B2">
        <w:rPr>
          <w:lang w:val="en-US"/>
        </w:rPr>
        <w:t>Abstract</w:t>
      </w:r>
      <w:bookmarkEnd w:id="2"/>
      <w:bookmarkEnd w:id="3"/>
      <w:r w:rsidRPr="002314B2">
        <w:rPr>
          <w:lang w:val="en-US"/>
        </w:rPr>
        <w:t xml:space="preserve"> </w:t>
      </w:r>
    </w:p>
    <w:p w14:paraId="5D708E0E" w14:textId="77777777" w:rsidR="00B87534" w:rsidRPr="00B87534" w:rsidRDefault="00B87534" w:rsidP="00B87534">
      <w:pPr>
        <w:rPr>
          <w:lang w:val="en-US"/>
        </w:rPr>
      </w:pPr>
      <w:r w:rsidRPr="00B87534">
        <w:rPr>
          <w:lang w:val="en-US"/>
        </w:rPr>
        <w:t xml:space="preserve">This thesis is built around distributed systems and the emerging problems which come along with choosing such architecture. First it is taken a look at the theoretical background of </w:t>
      </w:r>
      <w:proofErr w:type="spellStart"/>
      <w:r w:rsidRPr="00B87534">
        <w:rPr>
          <w:lang w:val="en-US"/>
        </w:rPr>
        <w:t>microservices</w:t>
      </w:r>
      <w:proofErr w:type="spellEnd"/>
      <w:r w:rsidRPr="00B87534">
        <w:rPr>
          <w:lang w:val="en-US"/>
        </w:rPr>
        <w:t xml:space="preserve"> and distributed systems as well as additional systems which are needed later on. After that the main part consists around different techniques and components which are needed or helpful in the context of </w:t>
      </w:r>
      <w:proofErr w:type="spellStart"/>
      <w:r w:rsidRPr="00B87534">
        <w:rPr>
          <w:lang w:val="en-US"/>
        </w:rPr>
        <w:t>microservices</w:t>
      </w:r>
      <w:proofErr w:type="spellEnd"/>
      <w:r w:rsidRPr="00B87534">
        <w:rPr>
          <w:lang w:val="en-US"/>
        </w:rPr>
        <w:t xml:space="preserve"> in distributed systems and the problems which come along with it.</w:t>
      </w:r>
    </w:p>
    <w:p w14:paraId="45F322B9" w14:textId="77777777" w:rsidR="00B87534" w:rsidRDefault="00B87534" w:rsidP="00B87534">
      <w:pPr>
        <w:rPr>
          <w:lang w:val="en-US"/>
        </w:rPr>
      </w:pPr>
      <w:r w:rsidRPr="00B87534">
        <w:rPr>
          <w:lang w:val="en-US"/>
        </w:rPr>
        <w:t xml:space="preserve">For the different approaches it was specifically looked into Java with Spring Boot and a service mesh approach with </w:t>
      </w:r>
      <w:proofErr w:type="spellStart"/>
      <w:r w:rsidRPr="00B87534">
        <w:rPr>
          <w:lang w:val="en-US"/>
        </w:rPr>
        <w:t>Istio</w:t>
      </w:r>
      <w:proofErr w:type="spellEnd"/>
      <w:r w:rsidRPr="00B87534">
        <w:rPr>
          <w:lang w:val="en-US"/>
        </w:rPr>
        <w:t>.</w:t>
      </w:r>
    </w:p>
    <w:p w14:paraId="0EF30193" w14:textId="1B87DED0" w:rsidR="00284FA6" w:rsidRPr="00E30C3C" w:rsidRDefault="00284FA6" w:rsidP="00B87534">
      <w:pPr>
        <w:rPr>
          <w:lang w:val="en-US"/>
        </w:rPr>
      </w:pPr>
      <w:r w:rsidRPr="00E30C3C">
        <w:rPr>
          <w:b/>
          <w:lang w:val="en-US"/>
        </w:rPr>
        <w:t>Keywords:</w:t>
      </w:r>
      <w:r w:rsidRPr="00E30C3C">
        <w:rPr>
          <w:lang w:val="en-US"/>
        </w:rPr>
        <w:t xml:space="preserve"> </w:t>
      </w:r>
      <w:proofErr w:type="spellStart"/>
      <w:r w:rsidR="007F5B26">
        <w:rPr>
          <w:lang w:val="en-US"/>
        </w:rPr>
        <w:t>m</w:t>
      </w:r>
      <w:r w:rsidR="00767141" w:rsidRPr="00E30C3C">
        <w:rPr>
          <w:lang w:val="en-US"/>
        </w:rPr>
        <w:t>icroservice</w:t>
      </w:r>
      <w:proofErr w:type="spellEnd"/>
      <w:r w:rsidR="00767141" w:rsidRPr="00E30C3C">
        <w:rPr>
          <w:lang w:val="en-US"/>
        </w:rPr>
        <w:t xml:space="preserve">, </w:t>
      </w:r>
      <w:r w:rsidR="007F5B26">
        <w:rPr>
          <w:lang w:val="en-US"/>
        </w:rPr>
        <w:t xml:space="preserve">distributed systems, service mesh, techniques, components. </w:t>
      </w:r>
    </w:p>
    <w:p w14:paraId="1B901FC0" w14:textId="77777777" w:rsidR="00284FA6" w:rsidRPr="002314B2" w:rsidRDefault="00284FA6">
      <w:pPr>
        <w:pStyle w:val="berschrift1"/>
        <w:numPr>
          <w:ilvl w:val="0"/>
          <w:numId w:val="0"/>
        </w:numPr>
      </w:pPr>
      <w:bookmarkStart w:id="4" w:name="_Ref418684066"/>
      <w:bookmarkStart w:id="5" w:name="_Toc27565490"/>
      <w:r w:rsidRPr="002314B2">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Pr="008073D0" w:rsidRDefault="00CC65E6">
      <w:pPr>
        <w:pStyle w:val="Verzeichnis1"/>
        <w:rPr>
          <w:rFonts w:asciiTheme="minorHAnsi" w:eastAsiaTheme="minorEastAsia" w:hAnsiTheme="minorHAnsi" w:cstheme="minorBidi"/>
          <w:b w:val="0"/>
          <w:sz w:val="22"/>
          <w:szCs w:val="22"/>
        </w:rPr>
      </w:pPr>
      <w:r w:rsidRPr="008073D0">
        <w:t>1</w:t>
      </w:r>
      <w:r w:rsidRPr="008073D0">
        <w:rPr>
          <w:rFonts w:asciiTheme="minorHAnsi" w:eastAsiaTheme="minorEastAsia" w:hAnsiTheme="minorHAnsi" w:cstheme="minorBidi"/>
          <w:b w:val="0"/>
          <w:sz w:val="22"/>
          <w:szCs w:val="22"/>
        </w:rPr>
        <w:tab/>
      </w:r>
      <w:r w:rsidRPr="008073D0">
        <w:t>Überblick</w:t>
      </w:r>
      <w:r w:rsidRPr="008073D0">
        <w:tab/>
      </w:r>
      <w:r>
        <w:fldChar w:fldCharType="begin"/>
      </w:r>
      <w:r w:rsidRPr="008073D0">
        <w:instrText xml:space="preserve"> PAGEREF _Toc27565495 \h </w:instrText>
      </w:r>
      <w:r>
        <w:fldChar w:fldCharType="separate"/>
      </w:r>
      <w:r w:rsidRPr="008073D0">
        <w:t>8</w:t>
      </w:r>
      <w:r>
        <w:fldChar w:fldCharType="end"/>
      </w:r>
    </w:p>
    <w:p w14:paraId="699A9188" w14:textId="77777777" w:rsidR="00CC65E6" w:rsidRPr="008073D0" w:rsidRDefault="00CC65E6">
      <w:pPr>
        <w:pStyle w:val="Verzeichnis1"/>
        <w:rPr>
          <w:rFonts w:asciiTheme="minorHAnsi" w:eastAsiaTheme="minorEastAsia" w:hAnsiTheme="minorHAnsi" w:cstheme="minorBidi"/>
          <w:b w:val="0"/>
          <w:sz w:val="22"/>
          <w:szCs w:val="22"/>
        </w:rPr>
      </w:pPr>
      <w:r w:rsidRPr="008073D0">
        <w:t>2</w:t>
      </w:r>
      <w:r w:rsidRPr="008073D0">
        <w:rPr>
          <w:rFonts w:asciiTheme="minorHAnsi" w:eastAsiaTheme="minorEastAsia" w:hAnsiTheme="minorHAnsi" w:cstheme="minorBidi"/>
          <w:b w:val="0"/>
          <w:sz w:val="22"/>
          <w:szCs w:val="22"/>
        </w:rPr>
        <w:tab/>
      </w:r>
      <w:r w:rsidRPr="008073D0">
        <w:t>Microservices</w:t>
      </w:r>
      <w:r w:rsidRPr="008073D0">
        <w:tab/>
      </w:r>
      <w:r>
        <w:fldChar w:fldCharType="begin"/>
      </w:r>
      <w:r w:rsidRPr="008073D0">
        <w:instrText xml:space="preserve"> PAGEREF _Toc27565496 \h </w:instrText>
      </w:r>
      <w:r>
        <w:fldChar w:fldCharType="separate"/>
      </w:r>
      <w:r w:rsidRPr="008073D0">
        <w:t>10</w:t>
      </w:r>
      <w:r>
        <w:fldChar w:fldCharType="end"/>
      </w:r>
    </w:p>
    <w:p w14:paraId="69CE0A69" w14:textId="77777777" w:rsidR="00CC65E6" w:rsidRPr="008073D0" w:rsidRDefault="00CC65E6">
      <w:pPr>
        <w:pStyle w:val="Verzeichnis2"/>
        <w:rPr>
          <w:rFonts w:asciiTheme="minorHAnsi" w:eastAsiaTheme="minorEastAsia" w:hAnsiTheme="minorHAnsi" w:cstheme="minorBidi"/>
          <w:sz w:val="22"/>
          <w:szCs w:val="22"/>
        </w:rPr>
      </w:pPr>
      <w:r w:rsidRPr="008073D0">
        <w:t>2.1</w:t>
      </w:r>
      <w:r w:rsidRPr="008073D0">
        <w:rPr>
          <w:rFonts w:asciiTheme="minorHAnsi" w:eastAsiaTheme="minorEastAsia" w:hAnsiTheme="minorHAnsi" w:cstheme="minorBidi"/>
          <w:sz w:val="22"/>
          <w:szCs w:val="22"/>
        </w:rPr>
        <w:tab/>
      </w:r>
      <w:r w:rsidRPr="008073D0">
        <w:t>Wieso Microservices</w:t>
      </w:r>
      <w:r w:rsidRPr="008073D0">
        <w:tab/>
      </w:r>
      <w:r>
        <w:fldChar w:fldCharType="begin"/>
      </w:r>
      <w:r w:rsidRPr="008073D0">
        <w:instrText xml:space="preserve"> PAGEREF _Toc27565497 \h </w:instrText>
      </w:r>
      <w:r>
        <w:fldChar w:fldCharType="separate"/>
      </w:r>
      <w:r w:rsidRPr="008073D0">
        <w:t>10</w:t>
      </w:r>
      <w:r>
        <w:fldChar w:fldCharType="end"/>
      </w:r>
    </w:p>
    <w:p w14:paraId="20724F97" w14:textId="77777777" w:rsidR="00CC65E6" w:rsidRPr="008073D0" w:rsidRDefault="00CC65E6">
      <w:pPr>
        <w:pStyle w:val="Verzeichnis2"/>
        <w:rPr>
          <w:rFonts w:asciiTheme="minorHAnsi" w:eastAsiaTheme="minorEastAsia" w:hAnsiTheme="minorHAnsi" w:cstheme="minorBidi"/>
          <w:sz w:val="22"/>
          <w:szCs w:val="22"/>
        </w:rPr>
      </w:pPr>
      <w:r w:rsidRPr="008073D0">
        <w:t>2.2</w:t>
      </w:r>
      <w:r w:rsidRPr="008073D0">
        <w:rPr>
          <w:rFonts w:asciiTheme="minorHAnsi" w:eastAsiaTheme="minorEastAsia" w:hAnsiTheme="minorHAnsi" w:cstheme="minorBidi"/>
          <w:sz w:val="22"/>
          <w:szCs w:val="22"/>
        </w:rPr>
        <w:tab/>
      </w:r>
      <w:r w:rsidRPr="008073D0">
        <w:t>Monolith</w:t>
      </w:r>
      <w:r w:rsidRPr="008073D0">
        <w:tab/>
      </w:r>
      <w:r>
        <w:fldChar w:fldCharType="begin"/>
      </w:r>
      <w:r w:rsidRPr="008073D0">
        <w:instrText xml:space="preserve"> PAGEREF _Toc27565498 \h </w:instrText>
      </w:r>
      <w:r>
        <w:fldChar w:fldCharType="separate"/>
      </w:r>
      <w:r w:rsidRPr="008073D0">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5BF3FFB8"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rsidR="0045513E">
        <w:t>Einführung</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565491"/>
      <w:r>
        <w:t>Abbildungsverzeichnis</w:t>
      </w:r>
      <w:bookmarkEnd w:id="6"/>
    </w:p>
    <w:p w14:paraId="3CCCB4EE" w14:textId="77777777" w:rsidR="008B2478"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8B2478">
        <w:t>Abbildung 1 Monolith gegen Microservices Quelle: Eigene Darstellung</w:t>
      </w:r>
      <w:r w:rsidR="008B2478">
        <w:tab/>
      </w:r>
      <w:r w:rsidR="008B2478">
        <w:fldChar w:fldCharType="begin"/>
      </w:r>
      <w:r w:rsidR="008B2478">
        <w:instrText xml:space="preserve"> PAGEREF _Toc30965070 \h </w:instrText>
      </w:r>
      <w:r w:rsidR="008B2478">
        <w:fldChar w:fldCharType="separate"/>
      </w:r>
      <w:r w:rsidR="008B2478">
        <w:t>10</w:t>
      </w:r>
      <w:r w:rsidR="008B2478">
        <w:fldChar w:fldCharType="end"/>
      </w:r>
    </w:p>
    <w:p w14:paraId="1445E7EE" w14:textId="77777777" w:rsidR="008B2478" w:rsidRDefault="008B2478">
      <w:pPr>
        <w:pStyle w:val="Abbildungsverzeichnis"/>
        <w:rPr>
          <w:rFonts w:asciiTheme="minorHAnsi" w:eastAsiaTheme="minorEastAsia" w:hAnsiTheme="minorHAnsi" w:cstheme="minorBidi"/>
          <w:sz w:val="22"/>
          <w:szCs w:val="22"/>
        </w:rPr>
      </w:pPr>
      <w:r>
        <w:t>Abbildung 2: Container vs virtuelle Maschinen Vorteile der Microservices (Sebastian Eschweiler 2019)</w:t>
      </w:r>
      <w:r>
        <w:tab/>
      </w:r>
      <w:r>
        <w:fldChar w:fldCharType="begin"/>
      </w:r>
      <w:r>
        <w:instrText xml:space="preserve"> PAGEREF _Toc30965071 \h </w:instrText>
      </w:r>
      <w:r>
        <w:fldChar w:fldCharType="separate"/>
      </w:r>
      <w:r>
        <w:t>12</w:t>
      </w:r>
      <w:r>
        <w:fldChar w:fldCharType="end"/>
      </w:r>
    </w:p>
    <w:p w14:paraId="58DF444A" w14:textId="77777777" w:rsidR="008B2478" w:rsidRDefault="008B2478">
      <w:pPr>
        <w:pStyle w:val="Abbildungsverzeichnis"/>
        <w:rPr>
          <w:rFonts w:asciiTheme="minorHAnsi" w:eastAsiaTheme="minorEastAsia" w:hAnsiTheme="minorHAnsi" w:cstheme="minorBidi"/>
          <w:sz w:val="22"/>
          <w:szCs w:val="22"/>
        </w:rPr>
      </w:pPr>
      <w:r>
        <w:t>Abbildung 3: Container deployment in Kubernetes (Ushio 2018)</w:t>
      </w:r>
      <w:r>
        <w:tab/>
      </w:r>
      <w:r>
        <w:fldChar w:fldCharType="begin"/>
      </w:r>
      <w:r>
        <w:instrText xml:space="preserve"> PAGEREF _Toc30965072 \h </w:instrText>
      </w:r>
      <w:r>
        <w:fldChar w:fldCharType="separate"/>
      </w:r>
      <w:r>
        <w:t>17</w:t>
      </w:r>
      <w:r>
        <w:fldChar w:fldCharType="end"/>
      </w:r>
    </w:p>
    <w:p w14:paraId="084BB8E2" w14:textId="77777777" w:rsidR="008B2478" w:rsidRDefault="008B2478">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30965073 \h </w:instrText>
      </w:r>
      <w:r>
        <w:fldChar w:fldCharType="separate"/>
      </w:r>
      <w:r>
        <w:t>18</w:t>
      </w:r>
      <w:r>
        <w:fldChar w:fldCharType="end"/>
      </w:r>
    </w:p>
    <w:p w14:paraId="5C005C17" w14:textId="77777777" w:rsidR="008B2478" w:rsidRDefault="008B2478">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30965074 \h </w:instrText>
      </w:r>
      <w:r>
        <w:fldChar w:fldCharType="separate"/>
      </w:r>
      <w:r>
        <w:t>19</w:t>
      </w:r>
      <w:r>
        <w:fldChar w:fldCharType="end"/>
      </w:r>
    </w:p>
    <w:p w14:paraId="14D9BBB8" w14:textId="77777777" w:rsidR="008B2478" w:rsidRDefault="008B2478">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30965075 \h </w:instrText>
      </w:r>
      <w:r>
        <w:fldChar w:fldCharType="separate"/>
      </w:r>
      <w:r>
        <w:t>20</w:t>
      </w:r>
      <w:r>
        <w:fldChar w:fldCharType="end"/>
      </w:r>
    </w:p>
    <w:p w14:paraId="000341C3" w14:textId="77777777" w:rsidR="008B2478" w:rsidRDefault="008B2478">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30965076 \h </w:instrText>
      </w:r>
      <w:r>
        <w:fldChar w:fldCharType="separate"/>
      </w:r>
      <w:r>
        <w:t>22</w:t>
      </w:r>
      <w:r>
        <w:fldChar w:fldCharType="end"/>
      </w:r>
    </w:p>
    <w:p w14:paraId="17FE86FF" w14:textId="77777777" w:rsidR="008B2478" w:rsidRDefault="008B2478">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30965077 \h </w:instrText>
      </w:r>
      <w:r>
        <w:fldChar w:fldCharType="separate"/>
      </w:r>
      <w:r>
        <w:t>23</w:t>
      </w:r>
      <w:r>
        <w:fldChar w:fldCharType="end"/>
      </w:r>
    </w:p>
    <w:p w14:paraId="1A8D9E1C" w14:textId="77777777" w:rsidR="008B2478" w:rsidRDefault="008B2478">
      <w:pPr>
        <w:pStyle w:val="Abbildungsverzeichnis"/>
        <w:rPr>
          <w:rFonts w:asciiTheme="minorHAnsi" w:eastAsiaTheme="minorEastAsia" w:hAnsiTheme="minorHAnsi" w:cstheme="minorBidi"/>
          <w:sz w:val="22"/>
          <w:szCs w:val="22"/>
        </w:rPr>
      </w:pPr>
      <w:r>
        <w:t>Abbildung 23: Spring Annahme (Paraschiv 2018)</w:t>
      </w:r>
      <w:r>
        <w:tab/>
      </w:r>
      <w:r>
        <w:fldChar w:fldCharType="begin"/>
      </w:r>
      <w:r>
        <w:instrText xml:space="preserve"> PAGEREF _Toc30965078 \h </w:instrText>
      </w:r>
      <w:r>
        <w:fldChar w:fldCharType="separate"/>
      </w:r>
      <w:r>
        <w:t>24</w:t>
      </w:r>
      <w:r>
        <w:fldChar w:fldCharType="end"/>
      </w:r>
    </w:p>
    <w:p w14:paraId="45F765AF" w14:textId="77777777" w:rsidR="008B2478" w:rsidRDefault="008B2478">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30965079 \h </w:instrText>
      </w:r>
      <w:r>
        <w:fldChar w:fldCharType="separate"/>
      </w:r>
      <w:r>
        <w:t>27</w:t>
      </w:r>
      <w:r>
        <w:fldChar w:fldCharType="end"/>
      </w:r>
    </w:p>
    <w:p w14:paraId="3F04D409" w14:textId="77777777" w:rsidR="008B2478" w:rsidRPr="008B2478" w:rsidRDefault="008B2478">
      <w:pPr>
        <w:pStyle w:val="Abbildungsverzeichnis"/>
        <w:rPr>
          <w:rFonts w:asciiTheme="minorHAnsi" w:eastAsiaTheme="minorEastAsia" w:hAnsiTheme="minorHAnsi" w:cstheme="minorBidi"/>
          <w:sz w:val="22"/>
          <w:szCs w:val="22"/>
          <w:lang w:val="en-US"/>
        </w:rPr>
      </w:pPr>
      <w:r w:rsidRPr="00213DED">
        <w:rPr>
          <w:lang w:val="en-US"/>
        </w:rPr>
        <w:t xml:space="preserve">Abbildung 8: API Gateways Backends for frontends </w:t>
      </w:r>
      <w:r w:rsidRPr="008B2478">
        <w:rPr>
          <w:lang w:val="en-US"/>
        </w:rPr>
        <w:t>(Richardson 11/20/2019)</w:t>
      </w:r>
      <w:r w:rsidRPr="008B2478">
        <w:rPr>
          <w:lang w:val="en-US"/>
        </w:rPr>
        <w:tab/>
      </w:r>
      <w:r>
        <w:fldChar w:fldCharType="begin"/>
      </w:r>
      <w:r w:rsidRPr="008B2478">
        <w:rPr>
          <w:lang w:val="en-US"/>
        </w:rPr>
        <w:instrText xml:space="preserve"> PAGEREF _Toc30965080 \h </w:instrText>
      </w:r>
      <w:r>
        <w:fldChar w:fldCharType="separate"/>
      </w:r>
      <w:r w:rsidRPr="008B2478">
        <w:rPr>
          <w:lang w:val="en-US"/>
        </w:rPr>
        <w:t>28</w:t>
      </w:r>
      <w:r>
        <w:fldChar w:fldCharType="end"/>
      </w:r>
    </w:p>
    <w:p w14:paraId="37473D2E" w14:textId="77777777" w:rsidR="008B2478" w:rsidRDefault="008B2478">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30965081 \h </w:instrText>
      </w:r>
      <w:r>
        <w:fldChar w:fldCharType="separate"/>
      </w:r>
      <w:r>
        <w:t>29</w:t>
      </w:r>
      <w:r>
        <w:fldChar w:fldCharType="end"/>
      </w:r>
    </w:p>
    <w:p w14:paraId="4302D45E" w14:textId="77777777" w:rsidR="008B2478" w:rsidRDefault="008B2478">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30965082 \h </w:instrText>
      </w:r>
      <w:r>
        <w:fldChar w:fldCharType="separate"/>
      </w:r>
      <w:r>
        <w:t>30</w:t>
      </w:r>
      <w:r>
        <w:fldChar w:fldCharType="end"/>
      </w:r>
    </w:p>
    <w:p w14:paraId="5E99FF00" w14:textId="77777777" w:rsidR="008B2478" w:rsidRDefault="008B2478">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30965083 \h </w:instrText>
      </w:r>
      <w:r>
        <w:fldChar w:fldCharType="separate"/>
      </w:r>
      <w:r>
        <w:t>30</w:t>
      </w:r>
      <w:r>
        <w:fldChar w:fldCharType="end"/>
      </w:r>
    </w:p>
    <w:p w14:paraId="54D88F92" w14:textId="77777777" w:rsidR="008B2478" w:rsidRDefault="008B2478">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30965084 \h </w:instrText>
      </w:r>
      <w:r>
        <w:fldChar w:fldCharType="separate"/>
      </w:r>
      <w:r>
        <w:t>31</w:t>
      </w:r>
      <w:r>
        <w:fldChar w:fldCharType="end"/>
      </w:r>
    </w:p>
    <w:p w14:paraId="1308B573" w14:textId="77777777" w:rsidR="008B2478" w:rsidRDefault="008B2478">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30965085 \h </w:instrText>
      </w:r>
      <w:r>
        <w:fldChar w:fldCharType="separate"/>
      </w:r>
      <w:r>
        <w:t>34</w:t>
      </w:r>
      <w:r>
        <w:fldChar w:fldCharType="end"/>
      </w:r>
    </w:p>
    <w:p w14:paraId="5025B559" w14:textId="77777777" w:rsidR="008B2478" w:rsidRPr="008B2478" w:rsidRDefault="008B2478">
      <w:pPr>
        <w:pStyle w:val="Abbildungsverzeichnis"/>
        <w:rPr>
          <w:rFonts w:asciiTheme="minorHAnsi" w:eastAsiaTheme="minorEastAsia" w:hAnsiTheme="minorHAnsi" w:cstheme="minorBidi"/>
          <w:sz w:val="22"/>
          <w:szCs w:val="22"/>
          <w:lang w:val="en-US"/>
        </w:rPr>
      </w:pPr>
      <w:r w:rsidRPr="008B2478">
        <w:rPr>
          <w:lang w:val="en-US"/>
        </w:rPr>
        <w:t>Abbildung 14: Retry Pattern (Microsoft)</w:t>
      </w:r>
      <w:r w:rsidRPr="008B2478">
        <w:rPr>
          <w:lang w:val="en-US"/>
        </w:rPr>
        <w:tab/>
      </w:r>
      <w:r>
        <w:fldChar w:fldCharType="begin"/>
      </w:r>
      <w:r w:rsidRPr="008B2478">
        <w:rPr>
          <w:lang w:val="en-US"/>
        </w:rPr>
        <w:instrText xml:space="preserve"> PAGEREF _Toc30965086 \h </w:instrText>
      </w:r>
      <w:r>
        <w:fldChar w:fldCharType="separate"/>
      </w:r>
      <w:r w:rsidRPr="008B2478">
        <w:rPr>
          <w:lang w:val="en-US"/>
        </w:rPr>
        <w:t>36</w:t>
      </w:r>
      <w:r>
        <w:fldChar w:fldCharType="end"/>
      </w:r>
    </w:p>
    <w:p w14:paraId="51AAF67D" w14:textId="77777777" w:rsidR="008B2478" w:rsidRPr="008B2478" w:rsidRDefault="008B2478">
      <w:pPr>
        <w:pStyle w:val="Abbildungsverzeichnis"/>
        <w:rPr>
          <w:rFonts w:asciiTheme="minorHAnsi" w:eastAsiaTheme="minorEastAsia" w:hAnsiTheme="minorHAnsi" w:cstheme="minorBidi"/>
          <w:sz w:val="22"/>
          <w:szCs w:val="22"/>
          <w:lang w:val="en-US"/>
        </w:rPr>
      </w:pPr>
      <w:r w:rsidRPr="00213DED">
        <w:rPr>
          <w:lang w:val="en-US"/>
        </w:rPr>
        <w:t>Abbildung 14: Rate Limiter (Storozhuk 2018)</w:t>
      </w:r>
      <w:r w:rsidRPr="008B2478">
        <w:rPr>
          <w:lang w:val="en-US"/>
        </w:rPr>
        <w:tab/>
      </w:r>
      <w:r>
        <w:fldChar w:fldCharType="begin"/>
      </w:r>
      <w:r w:rsidRPr="008B2478">
        <w:rPr>
          <w:lang w:val="en-US"/>
        </w:rPr>
        <w:instrText xml:space="preserve"> PAGEREF _Toc30965087 \h </w:instrText>
      </w:r>
      <w:r>
        <w:fldChar w:fldCharType="separate"/>
      </w:r>
      <w:r w:rsidRPr="008B2478">
        <w:rPr>
          <w:lang w:val="en-US"/>
        </w:rPr>
        <w:t>38</w:t>
      </w:r>
      <w:r>
        <w:fldChar w:fldCharType="end"/>
      </w:r>
    </w:p>
    <w:p w14:paraId="26BF0D7A" w14:textId="77777777" w:rsidR="008B2478" w:rsidRPr="008B2478" w:rsidRDefault="008B2478">
      <w:pPr>
        <w:pStyle w:val="Abbildungsverzeichnis"/>
        <w:rPr>
          <w:rFonts w:asciiTheme="minorHAnsi" w:eastAsiaTheme="minorEastAsia" w:hAnsiTheme="minorHAnsi" w:cstheme="minorBidi"/>
          <w:sz w:val="22"/>
          <w:szCs w:val="22"/>
          <w:lang w:val="en-US"/>
        </w:rPr>
      </w:pPr>
      <w:r w:rsidRPr="00213DED">
        <w:rPr>
          <w:lang w:val="en-US"/>
        </w:rPr>
        <w:t>Abbildung 15: API Managment Gateway Overview (Posta 2019)</w:t>
      </w:r>
      <w:r w:rsidRPr="008B2478">
        <w:rPr>
          <w:lang w:val="en-US"/>
        </w:rPr>
        <w:tab/>
      </w:r>
      <w:r>
        <w:fldChar w:fldCharType="begin"/>
      </w:r>
      <w:r w:rsidRPr="008B2478">
        <w:rPr>
          <w:lang w:val="en-US"/>
        </w:rPr>
        <w:instrText xml:space="preserve"> PAGEREF _Toc30965088 \h </w:instrText>
      </w:r>
      <w:r>
        <w:fldChar w:fldCharType="separate"/>
      </w:r>
      <w:r w:rsidRPr="008B2478">
        <w:rPr>
          <w:lang w:val="en-US"/>
        </w:rPr>
        <w:t>40</w:t>
      </w:r>
      <w:r>
        <w:fldChar w:fldCharType="end"/>
      </w:r>
    </w:p>
    <w:p w14:paraId="0A74C2A9" w14:textId="77777777" w:rsidR="008B2478" w:rsidRPr="008B2478" w:rsidRDefault="008B2478">
      <w:pPr>
        <w:pStyle w:val="Abbildungsverzeichnis"/>
        <w:rPr>
          <w:rFonts w:asciiTheme="minorHAnsi" w:eastAsiaTheme="minorEastAsia" w:hAnsiTheme="minorHAnsi" w:cstheme="minorBidi"/>
          <w:sz w:val="22"/>
          <w:szCs w:val="22"/>
          <w:lang w:val="en-US"/>
        </w:rPr>
      </w:pPr>
      <w:r w:rsidRPr="00213DED">
        <w:rPr>
          <w:lang w:val="en-US"/>
        </w:rPr>
        <w:t>Abbildung 16: Distributed Tracing (Kyma)</w:t>
      </w:r>
      <w:r w:rsidRPr="008B2478">
        <w:rPr>
          <w:lang w:val="en-US"/>
        </w:rPr>
        <w:tab/>
      </w:r>
      <w:r>
        <w:fldChar w:fldCharType="begin"/>
      </w:r>
      <w:r w:rsidRPr="008B2478">
        <w:rPr>
          <w:lang w:val="en-US"/>
        </w:rPr>
        <w:instrText xml:space="preserve"> PAGEREF _Toc30965089 \h </w:instrText>
      </w:r>
      <w:r>
        <w:fldChar w:fldCharType="separate"/>
      </w:r>
      <w:r w:rsidRPr="008B2478">
        <w:rPr>
          <w:lang w:val="en-US"/>
        </w:rPr>
        <w:t>41</w:t>
      </w:r>
      <w:r>
        <w:fldChar w:fldCharType="end"/>
      </w:r>
    </w:p>
    <w:p w14:paraId="3C5C8FDB" w14:textId="77777777" w:rsidR="008B2478" w:rsidRPr="008B2478" w:rsidRDefault="008B2478">
      <w:pPr>
        <w:pStyle w:val="Abbildungsverzeichnis"/>
        <w:rPr>
          <w:rFonts w:asciiTheme="minorHAnsi" w:eastAsiaTheme="minorEastAsia" w:hAnsiTheme="minorHAnsi" w:cstheme="minorBidi"/>
          <w:sz w:val="22"/>
          <w:szCs w:val="22"/>
          <w:lang w:val="en-US"/>
        </w:rPr>
      </w:pPr>
      <w:r w:rsidRPr="008B2478">
        <w:rPr>
          <w:lang w:val="en-US"/>
        </w:rPr>
        <w:t>Abbildung 17: Wiso ist Service discovery notwendig (Richardson 2015)</w:t>
      </w:r>
      <w:r w:rsidRPr="008B2478">
        <w:rPr>
          <w:lang w:val="en-US"/>
        </w:rPr>
        <w:tab/>
      </w:r>
      <w:r>
        <w:fldChar w:fldCharType="begin"/>
      </w:r>
      <w:r w:rsidRPr="008B2478">
        <w:rPr>
          <w:lang w:val="en-US"/>
        </w:rPr>
        <w:instrText xml:space="preserve"> PAGEREF _Toc30965090 \h </w:instrText>
      </w:r>
      <w:r>
        <w:fldChar w:fldCharType="separate"/>
      </w:r>
      <w:r w:rsidRPr="008B2478">
        <w:rPr>
          <w:lang w:val="en-US"/>
        </w:rPr>
        <w:t>42</w:t>
      </w:r>
      <w:r>
        <w:fldChar w:fldCharType="end"/>
      </w:r>
    </w:p>
    <w:p w14:paraId="4607A2D1" w14:textId="77777777" w:rsidR="008B2478" w:rsidRPr="008B2478" w:rsidRDefault="008B2478">
      <w:pPr>
        <w:pStyle w:val="Abbildungsverzeichnis"/>
        <w:rPr>
          <w:rFonts w:asciiTheme="minorHAnsi" w:eastAsiaTheme="minorEastAsia" w:hAnsiTheme="minorHAnsi" w:cstheme="minorBidi"/>
          <w:sz w:val="22"/>
          <w:szCs w:val="22"/>
          <w:lang w:val="en-US"/>
        </w:rPr>
      </w:pPr>
      <w:r w:rsidRPr="008B2478">
        <w:rPr>
          <w:lang w:val="en-US"/>
        </w:rPr>
        <w:t>Abbildung 18: Server-Side discovery Pattern (Richardson 2015)</w:t>
      </w:r>
      <w:r w:rsidRPr="008B2478">
        <w:rPr>
          <w:lang w:val="en-US"/>
        </w:rPr>
        <w:tab/>
      </w:r>
      <w:r>
        <w:fldChar w:fldCharType="begin"/>
      </w:r>
      <w:r w:rsidRPr="008B2478">
        <w:rPr>
          <w:lang w:val="en-US"/>
        </w:rPr>
        <w:instrText xml:space="preserve"> PAGEREF _Toc30965091 \h </w:instrText>
      </w:r>
      <w:r>
        <w:fldChar w:fldCharType="separate"/>
      </w:r>
      <w:r w:rsidRPr="008B2478">
        <w:rPr>
          <w:lang w:val="en-US"/>
        </w:rPr>
        <w:t>43</w:t>
      </w:r>
      <w:r>
        <w:fldChar w:fldCharType="end"/>
      </w:r>
    </w:p>
    <w:p w14:paraId="2DFE1919" w14:textId="77777777" w:rsidR="008B2478" w:rsidRPr="008B2478" w:rsidRDefault="008B2478">
      <w:pPr>
        <w:pStyle w:val="Abbildungsverzeichnis"/>
        <w:rPr>
          <w:rFonts w:asciiTheme="minorHAnsi" w:eastAsiaTheme="minorEastAsia" w:hAnsiTheme="minorHAnsi" w:cstheme="minorBidi"/>
          <w:sz w:val="22"/>
          <w:szCs w:val="22"/>
          <w:lang w:val="en-US"/>
        </w:rPr>
      </w:pPr>
      <w:r w:rsidRPr="008B2478">
        <w:rPr>
          <w:lang w:val="en-US"/>
        </w:rPr>
        <w:t>Abbildung 19: Client-side discovery Pattern (Richardson 2015)</w:t>
      </w:r>
      <w:r w:rsidRPr="008B2478">
        <w:rPr>
          <w:lang w:val="en-US"/>
        </w:rPr>
        <w:tab/>
      </w:r>
      <w:r>
        <w:fldChar w:fldCharType="begin"/>
      </w:r>
      <w:r w:rsidRPr="008B2478">
        <w:rPr>
          <w:lang w:val="en-US"/>
        </w:rPr>
        <w:instrText xml:space="preserve"> PAGEREF _Toc30965092 \h </w:instrText>
      </w:r>
      <w:r>
        <w:fldChar w:fldCharType="separate"/>
      </w:r>
      <w:r w:rsidRPr="008B2478">
        <w:rPr>
          <w:lang w:val="en-US"/>
        </w:rPr>
        <w:t>44</w:t>
      </w:r>
      <w:r>
        <w:fldChar w:fldCharType="end"/>
      </w:r>
    </w:p>
    <w:p w14:paraId="56F5FE89" w14:textId="0EFDABDF" w:rsidR="00284FA6" w:rsidRPr="00963789" w:rsidRDefault="001D3707">
      <w:pPr>
        <w:rPr>
          <w:lang w:val="en-US"/>
        </w:rPr>
      </w:pPr>
      <w:r>
        <w:rPr>
          <w:b/>
          <w:bCs/>
          <w:noProof/>
        </w:rPr>
        <w:fldChar w:fldCharType="end"/>
      </w:r>
    </w:p>
    <w:p w14:paraId="3632BD44" w14:textId="539A573B" w:rsidR="00284FA6" w:rsidRDefault="00284FA6">
      <w:pPr>
        <w:pStyle w:val="berschrift1"/>
        <w:pageBreakBefore w:val="0"/>
        <w:numPr>
          <w:ilvl w:val="0"/>
          <w:numId w:val="0"/>
        </w:numPr>
      </w:pPr>
      <w:bookmarkStart w:id="7" w:name="_Toc2756549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565493"/>
      <w:r w:rsidR="008C5CD2">
        <w:t>Codeverzeichnis</w:t>
      </w:r>
      <w:bookmarkEnd w:id="8"/>
    </w:p>
    <w:p w14:paraId="5702AD54" w14:textId="77777777" w:rsidR="00963789"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30959309" w:history="1">
        <w:r w:rsidR="00963789" w:rsidRPr="00C531D9">
          <w:rPr>
            <w:rStyle w:val="Hyperlink"/>
          </w:rPr>
          <w:t>Codeteil 1: Bulkhead Serverseitige Implementierung in Java mit resilience4j in Plain Java</w:t>
        </w:r>
        <w:r w:rsidR="00963789">
          <w:rPr>
            <w:webHidden/>
          </w:rPr>
          <w:tab/>
        </w:r>
        <w:r w:rsidR="00963789">
          <w:rPr>
            <w:webHidden/>
          </w:rPr>
          <w:fldChar w:fldCharType="begin"/>
        </w:r>
        <w:r w:rsidR="00963789">
          <w:rPr>
            <w:webHidden/>
          </w:rPr>
          <w:instrText xml:space="preserve"> PAGEREF _Toc30959309 \h </w:instrText>
        </w:r>
        <w:r w:rsidR="00963789">
          <w:rPr>
            <w:webHidden/>
          </w:rPr>
        </w:r>
        <w:r w:rsidR="00963789">
          <w:rPr>
            <w:webHidden/>
          </w:rPr>
          <w:fldChar w:fldCharType="separate"/>
        </w:r>
        <w:r w:rsidR="00963789">
          <w:rPr>
            <w:webHidden/>
          </w:rPr>
          <w:t>32</w:t>
        </w:r>
        <w:r w:rsidR="00963789">
          <w:rPr>
            <w:webHidden/>
          </w:rPr>
          <w:fldChar w:fldCharType="end"/>
        </w:r>
      </w:hyperlink>
    </w:p>
    <w:p w14:paraId="1CC04A8E" w14:textId="77777777" w:rsidR="00963789" w:rsidRDefault="002314B2">
      <w:pPr>
        <w:pStyle w:val="Abbildungsverzeichnis"/>
        <w:rPr>
          <w:rFonts w:asciiTheme="minorHAnsi" w:eastAsiaTheme="minorEastAsia" w:hAnsiTheme="minorHAnsi" w:cstheme="minorBidi"/>
          <w:sz w:val="22"/>
          <w:szCs w:val="22"/>
        </w:rPr>
      </w:pPr>
      <w:hyperlink w:anchor="_Toc30959310" w:history="1">
        <w:r w:rsidR="00963789" w:rsidRPr="00C531D9">
          <w:rPr>
            <w:rStyle w:val="Hyperlink"/>
          </w:rPr>
          <w:t>Codeteil 2: Bulkhead Fehlermeldung wenn der Threadpool vollgelaufen ist.</w:t>
        </w:r>
        <w:r w:rsidR="00963789">
          <w:rPr>
            <w:webHidden/>
          </w:rPr>
          <w:tab/>
        </w:r>
        <w:r w:rsidR="00963789">
          <w:rPr>
            <w:webHidden/>
          </w:rPr>
          <w:fldChar w:fldCharType="begin"/>
        </w:r>
        <w:r w:rsidR="00963789">
          <w:rPr>
            <w:webHidden/>
          </w:rPr>
          <w:instrText xml:space="preserve"> PAGEREF _Toc30959310 \h </w:instrText>
        </w:r>
        <w:r w:rsidR="00963789">
          <w:rPr>
            <w:webHidden/>
          </w:rPr>
        </w:r>
        <w:r w:rsidR="00963789">
          <w:rPr>
            <w:webHidden/>
          </w:rPr>
          <w:fldChar w:fldCharType="separate"/>
        </w:r>
        <w:r w:rsidR="00963789">
          <w:rPr>
            <w:webHidden/>
          </w:rPr>
          <w:t>32</w:t>
        </w:r>
        <w:r w:rsidR="00963789">
          <w:rPr>
            <w:webHidden/>
          </w:rPr>
          <w:fldChar w:fldCharType="end"/>
        </w:r>
      </w:hyperlink>
    </w:p>
    <w:p w14:paraId="17F8F7AA" w14:textId="77777777" w:rsidR="00963789" w:rsidRDefault="002314B2">
      <w:pPr>
        <w:pStyle w:val="Abbildungsverzeichnis"/>
        <w:rPr>
          <w:rFonts w:asciiTheme="minorHAnsi" w:eastAsiaTheme="minorEastAsia" w:hAnsiTheme="minorHAnsi" w:cstheme="minorBidi"/>
          <w:sz w:val="22"/>
          <w:szCs w:val="22"/>
        </w:rPr>
      </w:pPr>
      <w:hyperlink w:anchor="_Toc30959311" w:history="1">
        <w:r w:rsidR="00963789" w:rsidRPr="00C531D9">
          <w:rPr>
            <w:rStyle w:val="Hyperlink"/>
          </w:rPr>
          <w:t>Codeteil 3: Resilient4j mit Spring Boot 2.</w:t>
        </w:r>
        <w:r w:rsidR="00963789">
          <w:rPr>
            <w:webHidden/>
          </w:rPr>
          <w:tab/>
        </w:r>
        <w:r w:rsidR="00963789">
          <w:rPr>
            <w:webHidden/>
          </w:rPr>
          <w:fldChar w:fldCharType="begin"/>
        </w:r>
        <w:r w:rsidR="00963789">
          <w:rPr>
            <w:webHidden/>
          </w:rPr>
          <w:instrText xml:space="preserve"> PAGEREF _Toc30959311 \h </w:instrText>
        </w:r>
        <w:r w:rsidR="00963789">
          <w:rPr>
            <w:webHidden/>
          </w:rPr>
        </w:r>
        <w:r w:rsidR="00963789">
          <w:rPr>
            <w:webHidden/>
          </w:rPr>
          <w:fldChar w:fldCharType="separate"/>
        </w:r>
        <w:r w:rsidR="00963789">
          <w:rPr>
            <w:webHidden/>
          </w:rPr>
          <w:t>32</w:t>
        </w:r>
        <w:r w:rsidR="00963789">
          <w:rPr>
            <w:webHidden/>
          </w:rPr>
          <w:fldChar w:fldCharType="end"/>
        </w:r>
      </w:hyperlink>
    </w:p>
    <w:p w14:paraId="4541F293" w14:textId="77777777" w:rsidR="00963789" w:rsidRDefault="002314B2">
      <w:pPr>
        <w:pStyle w:val="Abbildungsverzeichnis"/>
        <w:rPr>
          <w:rFonts w:asciiTheme="minorHAnsi" w:eastAsiaTheme="minorEastAsia" w:hAnsiTheme="minorHAnsi" w:cstheme="minorBidi"/>
          <w:sz w:val="22"/>
          <w:szCs w:val="22"/>
        </w:rPr>
      </w:pPr>
      <w:hyperlink w:anchor="_Toc30959312" w:history="1">
        <w:r w:rsidR="00963789" w:rsidRPr="00C531D9">
          <w:rPr>
            <w:rStyle w:val="Hyperlink"/>
          </w:rPr>
          <w:t>Codeteil 4: Methode welche mit Resilient Annotationen des Circuit breakers versehen ist.</w:t>
        </w:r>
        <w:r w:rsidR="00963789">
          <w:rPr>
            <w:webHidden/>
          </w:rPr>
          <w:tab/>
        </w:r>
        <w:r w:rsidR="00963789">
          <w:rPr>
            <w:webHidden/>
          </w:rPr>
          <w:fldChar w:fldCharType="begin"/>
        </w:r>
        <w:r w:rsidR="00963789">
          <w:rPr>
            <w:webHidden/>
          </w:rPr>
          <w:instrText xml:space="preserve"> PAGEREF _Toc30959312 \h </w:instrText>
        </w:r>
        <w:r w:rsidR="00963789">
          <w:rPr>
            <w:webHidden/>
          </w:rPr>
        </w:r>
        <w:r w:rsidR="00963789">
          <w:rPr>
            <w:webHidden/>
          </w:rPr>
          <w:fldChar w:fldCharType="separate"/>
        </w:r>
        <w:r w:rsidR="00963789">
          <w:rPr>
            <w:webHidden/>
          </w:rPr>
          <w:t>35</w:t>
        </w:r>
        <w:r w:rsidR="00963789">
          <w:rPr>
            <w:webHidden/>
          </w:rPr>
          <w:fldChar w:fldCharType="end"/>
        </w:r>
      </w:hyperlink>
    </w:p>
    <w:p w14:paraId="0E03C5A0" w14:textId="77777777" w:rsidR="00963789" w:rsidRDefault="002314B2">
      <w:pPr>
        <w:pStyle w:val="Abbildungsverzeichnis"/>
        <w:rPr>
          <w:rFonts w:asciiTheme="minorHAnsi" w:eastAsiaTheme="minorEastAsia" w:hAnsiTheme="minorHAnsi" w:cstheme="minorBidi"/>
          <w:sz w:val="22"/>
          <w:szCs w:val="22"/>
        </w:rPr>
      </w:pPr>
      <w:hyperlink w:anchor="_Toc30959313" w:history="1">
        <w:r w:rsidR="00963789" w:rsidRPr="00C531D9">
          <w:rPr>
            <w:rStyle w:val="Hyperlink"/>
          </w:rPr>
          <w:t>Codeteil 5: Circuit breaker Einstellungen in der application.properties</w:t>
        </w:r>
        <w:r w:rsidR="00963789">
          <w:rPr>
            <w:webHidden/>
          </w:rPr>
          <w:tab/>
        </w:r>
        <w:r w:rsidR="00963789">
          <w:rPr>
            <w:webHidden/>
          </w:rPr>
          <w:fldChar w:fldCharType="begin"/>
        </w:r>
        <w:r w:rsidR="00963789">
          <w:rPr>
            <w:webHidden/>
          </w:rPr>
          <w:instrText xml:space="preserve"> PAGEREF _Toc30959313 \h </w:instrText>
        </w:r>
        <w:r w:rsidR="00963789">
          <w:rPr>
            <w:webHidden/>
          </w:rPr>
        </w:r>
        <w:r w:rsidR="00963789">
          <w:rPr>
            <w:webHidden/>
          </w:rPr>
          <w:fldChar w:fldCharType="separate"/>
        </w:r>
        <w:r w:rsidR="00963789">
          <w:rPr>
            <w:webHidden/>
          </w:rPr>
          <w:t>35</w:t>
        </w:r>
        <w:r w:rsidR="00963789">
          <w:rPr>
            <w:webHidden/>
          </w:rPr>
          <w:fldChar w:fldCharType="end"/>
        </w:r>
      </w:hyperlink>
    </w:p>
    <w:p w14:paraId="41C144E5" w14:textId="77777777" w:rsidR="00963789" w:rsidRDefault="002314B2">
      <w:pPr>
        <w:pStyle w:val="Abbildungsverzeichnis"/>
        <w:rPr>
          <w:rFonts w:asciiTheme="minorHAnsi" w:eastAsiaTheme="minorEastAsia" w:hAnsiTheme="minorHAnsi" w:cstheme="minorBidi"/>
          <w:sz w:val="22"/>
          <w:szCs w:val="22"/>
        </w:rPr>
      </w:pPr>
      <w:hyperlink w:anchor="_Toc30959314" w:history="1">
        <w:r w:rsidR="00963789" w:rsidRPr="00C531D9">
          <w:rPr>
            <w:rStyle w:val="Hyperlink"/>
            <w:lang w:val="en-US"/>
          </w:rPr>
          <w:t>Codeteil 9: Method mit Resilient4j Retry</w:t>
        </w:r>
        <w:r w:rsidR="00963789">
          <w:rPr>
            <w:webHidden/>
          </w:rPr>
          <w:tab/>
        </w:r>
        <w:r w:rsidR="00963789">
          <w:rPr>
            <w:webHidden/>
          </w:rPr>
          <w:fldChar w:fldCharType="begin"/>
        </w:r>
        <w:r w:rsidR="00963789">
          <w:rPr>
            <w:webHidden/>
          </w:rPr>
          <w:instrText xml:space="preserve"> PAGEREF _Toc30959314 \h </w:instrText>
        </w:r>
        <w:r w:rsidR="00963789">
          <w:rPr>
            <w:webHidden/>
          </w:rPr>
        </w:r>
        <w:r w:rsidR="00963789">
          <w:rPr>
            <w:webHidden/>
          </w:rPr>
          <w:fldChar w:fldCharType="separate"/>
        </w:r>
        <w:r w:rsidR="00963789">
          <w:rPr>
            <w:webHidden/>
          </w:rPr>
          <w:t>37</w:t>
        </w:r>
        <w:r w:rsidR="00963789">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27565494"/>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92B553" w:rsidR="00ED554B" w:rsidRDefault="00202613" w:rsidP="00ED554B">
      <w:pPr>
        <w:pStyle w:val="berschrift1"/>
      </w:pPr>
      <w:r>
        <w:lastRenderedPageBreak/>
        <w:t>Einleitung</w:t>
      </w:r>
    </w:p>
    <w:p w14:paraId="7AACE17F" w14:textId="2FB7C670" w:rsidR="007F1A15" w:rsidRDefault="007F1A15" w:rsidP="00A72970">
      <w:r w:rsidRPr="007F1A15">
        <w:t xml:space="preserve">Diese Arbeit beschäftigt sich im Besonderen mit der Kommunikation zwischen bzw. von Microservices und möchte hierbei unterschiedliche Möglichkeiten für Techniken und Bausteine im Kontext der verteilten Systeme untersuchen. Zuallererst wird sich dafür mit theoretischen Hintergründen von Microservices, verteilten Systemen und weiteren benötigten Grundlagen befasst welche für ein Verständnis später benötigt werden. Die Notwendigkeit dieser Arbeit entsteht dem Problem, welches fast unweigerlich auftaucht, wenn man sich mit verteilten Systemen beschäftigt. Durch ein verteiltes und vernetztes System kann bei weitem mehr Kommunikation entstehen wie dies bei bisherigen Systemen der Fall war. Dieser Kommunikationsanstieg kann dazu führen das deutlich mehr Fehler auftreten, sich deutlich mehr um den Kommunikationsfluss gekümmert werden muss, es nicht mehr möglich ist manuell einzelne Serviceadressen </w:t>
      </w:r>
      <w:proofErr w:type="spellStart"/>
      <w:r w:rsidRPr="007F1A15">
        <w:t>weiterzuverteilen</w:t>
      </w:r>
      <w:proofErr w:type="spellEnd"/>
      <w:r w:rsidRPr="007F1A15">
        <w:t xml:space="preserve"> und ein Management einzelner APIs immer schwieriger wird. Es gibt im Umfeld der verteilten Systeme durchaus noch weitere Probleme, um welche sich gekümmert werden könnte, jedoch werden diese im Umfang dieser Arbeit nicht näher betrachtet.</w:t>
      </w:r>
      <w:r>
        <w:t xml:space="preserve"> </w:t>
      </w:r>
    </w:p>
    <w:p w14:paraId="0B4E1BA0" w14:textId="6CE2D71E" w:rsidR="001A1602" w:rsidRDefault="001A1602" w:rsidP="001A1602">
      <w:r>
        <w:t>Es werden hierbei unterschiedliche Möglichkeiten geboten, um ein Robusteres verteiltes System zu ermöglichen und mit Fehlern wie Kettenreaktionen, Ressourcen Erschöpfung, Netzwerkunterbrechungen oder Methoden welche zufällig einen Fehler werfen</w:t>
      </w:r>
      <w:r w:rsidR="00EB7DF7">
        <w:t>,</w:t>
      </w:r>
      <w:r>
        <w:t xml:space="preserve"> entsprechend umzugehen.</w:t>
      </w:r>
    </w:p>
    <w:p w14:paraId="4E869268" w14:textId="77777777" w:rsidR="001A1602" w:rsidRDefault="001A1602" w:rsidP="001A1602">
      <w:r>
        <w:t>Bevor allerdings Kommunikationsfehler auftreten können benötigt es die Kommunikation. Um die Kommunikation zu ermöglichen, benötigen wir Kenntnis über unsere Services im Speziellen über ihren Aufenthaltsort. Damit wir diesen in einem sich möglicherweise schnell verändernden System noch finden können benötigen wir eine dynamische Lösung zum Lösen dieses dynamischen Problems.</w:t>
      </w:r>
    </w:p>
    <w:p w14:paraId="1BAB6BFC" w14:textId="55637C81" w:rsidR="001A1602" w:rsidRDefault="001A1602" w:rsidP="001A1602">
      <w:r>
        <w:t xml:space="preserve">Nachdem wir Kenntnis über den Aufenthaltsort unserer Services haben muss der Kommunikationsfluss in unserem verteilten System wieder ermöglicht bzw. hergestellt werden. Hierfür wird sich mit Bausteinen beschäftigt, welche helfen sich mit diesem Problem zu befassen und es möglich machen unsere Anfragen durch unser System durchzuleiten, um sie genau dort hinzuführen, wo sie hingehören. </w:t>
      </w:r>
    </w:p>
    <w:p w14:paraId="6A487559" w14:textId="77777777" w:rsidR="001A1602" w:rsidRDefault="001A1602" w:rsidP="001A1602">
      <w:r>
        <w:t>Nachdem der Kommunikationsfluss wiederhergestellt ist und die APIs wieder zugänglich sind, wird es daraufhin wichtig zu kontrollieren, wer Zugriff auf unser System hat. Sowohl Nutzer als auch Entwicklern benötigen eigene Möglichkeiten sich mit unserem System zu verbinden und mit diesem zu arbeiten, unbewusst oder bewusst.</w:t>
      </w:r>
      <w:r>
        <w:t xml:space="preserve"> </w:t>
      </w:r>
    </w:p>
    <w:p w14:paraId="044DA380" w14:textId="64AC3C33" w:rsidR="001A1602" w:rsidRDefault="001A1602" w:rsidP="001A1602">
      <w:r>
        <w:lastRenderedPageBreak/>
        <w:t>Um diese Probleme zu bändigen, sollen sowohl unterschiedliche Möglichkeiten auf der Kommunikationsebene als auch in der Implementierungstiefe geboten werden, wobei wir uns hierbei auf die Programmiersprache Java beschränken um den Rahmen nicht zu sprängen. Die hierbei Verwendung findende</w:t>
      </w:r>
      <w:r w:rsidR="00EB7DF7">
        <w:t>n</w:t>
      </w:r>
      <w:r>
        <w:t xml:space="preserve"> Umgebungen sind zum einen Spring Boot/Cloud, als auch das Service Mesh </w:t>
      </w:r>
      <w:proofErr w:type="spellStart"/>
      <w:r>
        <w:t>Istio</w:t>
      </w:r>
      <w:proofErr w:type="spellEnd"/>
      <w:r>
        <w:t xml:space="preserve"> welche beide im Verlauf der Arbeit noch erklärt werden.</w:t>
      </w:r>
    </w:p>
    <w:p w14:paraId="60B7C08A" w14:textId="32D79834" w:rsidR="001A1602" w:rsidRPr="00A72970" w:rsidRDefault="001A1602" w:rsidP="00A72970">
      <w:r>
        <w:t>Im Folgenden wird eine Einführung in Microservices gegeben, mit einer Gegenüberstellung zu einem Monolithischen Ansatz, welcher dabei helfen soll herauszufinden, ob ein Microservice Ansatz der Richtig für das entsprechende Problem ist, sowie einige weitere Probleme aufzeigt welche hiermit einherkommen können.</w:t>
      </w:r>
    </w:p>
    <w:p w14:paraId="0617FCA7" w14:textId="652C3EB4" w:rsidR="0062608E" w:rsidRDefault="00A72970" w:rsidP="00A72970">
      <w:pPr>
        <w:pStyle w:val="berschrift1"/>
      </w:pPr>
      <w:bookmarkStart w:id="10" w:name="_Ref25054358"/>
      <w:bookmarkStart w:id="11" w:name="_Ref25054372"/>
      <w:bookmarkStart w:id="12" w:name="_Toc27565496"/>
      <w:r>
        <w:lastRenderedPageBreak/>
        <w:t>Microservices</w:t>
      </w:r>
      <w:bookmarkEnd w:id="10"/>
      <w:bookmarkEnd w:id="11"/>
      <w:bookmarkEnd w:id="12"/>
    </w:p>
    <w:p w14:paraId="3E8E5A7A" w14:textId="201402C8" w:rsidR="00EB7DF7" w:rsidRPr="00EB7DF7" w:rsidRDefault="00C920EF" w:rsidP="00C21A0A">
      <w:pPr>
        <w:jc w:val="left"/>
      </w:pPr>
      <w:r>
        <w:t>Im folgendem wird sich mit Microservices befasst</w:t>
      </w:r>
      <w:r w:rsidR="00C21A0A">
        <w:t xml:space="preserve"> und Erklärt woher sie kommen worauf sie Aufgebaut sind</w:t>
      </w:r>
      <w:r>
        <w:t xml:space="preserve"> und eine Einführung in die Thematik  dieser gegeben. </w:t>
      </w:r>
      <w:r w:rsidR="00C21A0A">
        <w:t>Des Weiteren wird eine Gegenüberstellung mit einem Monolithischen System geben wodurch einige weitere vor und Nachteile dieser beiden Systeme veranschaulicht werden um dem Leser die Möglichkeit zu geben selbst eine Entscheidung zu treffen welches eher das richtige System für seinen Zweck ist.</w:t>
      </w:r>
    </w:p>
    <w:p w14:paraId="381020A9" w14:textId="47EA31FE" w:rsidR="004F540B" w:rsidRDefault="004F540B" w:rsidP="004F540B">
      <w:pPr>
        <w:pStyle w:val="berschrift2"/>
      </w:pPr>
      <w:bookmarkStart w:id="13" w:name="_Toc27565497"/>
      <w:r>
        <w:t>Wieso Microservices</w:t>
      </w:r>
      <w:bookmarkEnd w:id="13"/>
    </w:p>
    <w:p w14:paraId="7E00EA8E" w14:textId="7C757C2D" w:rsidR="00FB221D" w:rsidRDefault="00C67B55" w:rsidP="00BF0CEC">
      <w:r>
        <w:t>Der Ursprung v</w:t>
      </w:r>
      <w:r w:rsidR="00DB5187">
        <w:t>on Microservices entstammt aus Problemen welche mit bisherigen m</w:t>
      </w:r>
      <w:r>
        <w:t>onolithischen Architekturen nicht mehr zu bewältigen waren</w:t>
      </w:r>
      <w:bookmarkStart w:id="14" w:name="_CTVK001b7b24205014243038688b9b037979e63"/>
      <w:r>
        <w:t xml:space="preserve">. </w:t>
      </w:r>
      <w:r w:rsidRPr="00C67B55">
        <w:rPr>
          <w:lang w:val="en-US"/>
        </w:rPr>
        <w:t>“The many things that you would like to see happening in a good software environment couldn’t be done anymore</w:t>
      </w:r>
      <w:bookmarkEnd w:id="14"/>
      <w:r w:rsidRPr="00C67B55">
        <w:rPr>
          <w:lang w:val="en-US"/>
        </w:rPr>
        <w:t>.</w:t>
      </w:r>
      <w:r w:rsidR="00730ED2">
        <w:rPr>
          <w:lang w:val="en-US"/>
        </w:rPr>
        <w:t xml:space="preserve"> </w:t>
      </w:r>
      <w:r w:rsidRPr="00C67B55">
        <w:rPr>
          <w:lang w:val="en-US"/>
        </w:rPr>
        <w:t>“</w:t>
      </w:r>
      <w:bookmarkStart w:id="15" w:name="_CTVK0013db81ba8d9034e7bbe70a0bc9f2b8174"/>
      <w:r w:rsidR="00730ED2" w:rsidRPr="00730ED2">
        <w:rPr>
          <w:lang w:val="en-US"/>
        </w:rPr>
        <w:t>The many things that you would like to see happening in a good software environment couldn’t be done anymore</w:t>
      </w:r>
      <w:bookmarkEnd w:id="15"/>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9B1E7C">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2314B2">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w:instrText>
          </w:r>
          <w:r w:rsidR="009B1E7C" w:rsidRPr="000A160C">
            <w:instrTex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6"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6"/>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9B1E7C">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B8207E">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w:t>
      </w:r>
      <w:r w:rsidR="00DB5187">
        <w:t>m</w:t>
      </w:r>
      <w:r w:rsidR="002F0BFB">
        <w:t>onolithische Architektur ist in diesem Fall an ihre Grenzen gekommen und ei</w:t>
      </w:r>
      <w:r w:rsidR="00DB5187">
        <w:t>ne neue Architektur musste die a</w:t>
      </w:r>
      <w:r w:rsidR="002F0BFB">
        <w:t xml:space="preserve">lte ersetzten. Eine Architektur welche es möglich macht </w:t>
      </w:r>
      <w:r w:rsidR="00A3775A">
        <w:t>Softwarekomponenten schnell, unabhängig und vor allem Isoliert zu bauen</w:t>
      </w:r>
      <w:r w:rsidR="00DB5187">
        <w:t xml:space="preserve"> und zu Skalieren</w:t>
      </w:r>
      <w:r w:rsidR="00A3775A">
        <w:t>.</w:t>
      </w:r>
      <w:r w:rsidR="00DB5187">
        <w:t xml:space="preserve"> Die</w:t>
      </w:r>
      <w:r w:rsidR="00A3775A">
        <w:t xml:space="preserve"> </w:t>
      </w:r>
      <w:r w:rsidR="00DB5187">
        <w:t>M</w:t>
      </w:r>
      <w:r w:rsidR="00A3775A">
        <w:t>icroservice Architektur</w:t>
      </w:r>
      <w:r w:rsidR="00DB5187">
        <w:t xml:space="preserve"> ist hierbei eine solcher Architekturen welche es ermöglicht diese Punkte umzusetzen und ist ebenso eine sehr stark wachsende Architektur </w:t>
      </w:r>
      <w:bookmarkStart w:id="17" w:name="_CTVK001f84096c7c4c048ff8d3900a13a2fc9ad"/>
      <w:r w:rsidR="00DB5187">
        <w:t>„</w:t>
      </w:r>
      <w:r w:rsidR="00DB5187" w:rsidRPr="00DB5187">
        <w:t xml:space="preserve">Microservices </w:t>
      </w:r>
      <w:proofErr w:type="spellStart"/>
      <w:r w:rsidR="00DB5187" w:rsidRPr="00DB5187">
        <w:t>have</w:t>
      </w:r>
      <w:proofErr w:type="spellEnd"/>
      <w:r w:rsidR="00DB5187" w:rsidRPr="00DB5187">
        <w:t xml:space="preserve"> </w:t>
      </w:r>
      <w:proofErr w:type="spellStart"/>
      <w:r w:rsidR="00DB5187" w:rsidRPr="00DB5187">
        <w:t>become</w:t>
      </w:r>
      <w:proofErr w:type="spellEnd"/>
      <w:r w:rsidR="00DB5187" w:rsidRPr="00DB5187">
        <w:t xml:space="preserve"> </w:t>
      </w:r>
      <w:proofErr w:type="spellStart"/>
      <w:r w:rsidR="00DB5187" w:rsidRPr="00DB5187">
        <w:t>mainstream</w:t>
      </w:r>
      <w:proofErr w:type="spellEnd"/>
      <w:r w:rsidR="00DB5187" w:rsidRPr="00DB5187">
        <w:t xml:space="preserve"> in </w:t>
      </w:r>
      <w:proofErr w:type="spellStart"/>
      <w:r w:rsidR="00DB5187" w:rsidRPr="00DB5187">
        <w:t>the</w:t>
      </w:r>
      <w:proofErr w:type="spellEnd"/>
      <w:r w:rsidR="00DB5187" w:rsidRPr="00DB5187">
        <w:t xml:space="preserve"> </w:t>
      </w:r>
      <w:proofErr w:type="spellStart"/>
      <w:r w:rsidR="00DB5187" w:rsidRPr="00DB5187">
        <w:t>enterpris</w:t>
      </w:r>
      <w:bookmarkEnd w:id="17"/>
      <w:r w:rsidR="00DB5187" w:rsidRPr="00DB5187">
        <w:t>e</w:t>
      </w:r>
      <w:proofErr w:type="spellEnd"/>
      <w:r w:rsidR="00DB5187">
        <w:t>“</w:t>
      </w:r>
      <w:r w:rsidR="00DB5187" w:rsidRPr="00DB5187">
        <w:t xml:space="preserve"> </w:t>
      </w:r>
      <w:sdt>
        <w:sdtPr>
          <w:alias w:val="Don't edit this field"/>
          <w:tag w:val="CitaviPlaceholder#7fed98ed-29b1-42de-93fb-346ec598d07d"/>
          <w:id w:val="1606624257"/>
          <w:placeholder>
            <w:docPart w:val="DefaultPlaceholder_1081868574"/>
          </w:placeholder>
        </w:sdtPr>
        <w:sdtContent>
          <w:r w:rsidR="00DB5187">
            <w:fldChar w:fldCharType="begin"/>
          </w:r>
          <w:r w:rsidR="00DB5187">
            <w:instrText>ADDIN CitaviPlaceholder{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}</w:instrText>
          </w:r>
          <w:r w:rsidR="00DB5187">
            <w:fldChar w:fldCharType="separate"/>
          </w:r>
          <w:r w:rsidR="00DB5187">
            <w:t>(Dimensional Research 2018)</w:t>
          </w:r>
          <w:r w:rsidR="00DB5187">
            <w:fldChar w:fldCharType="end"/>
          </w:r>
        </w:sdtContent>
      </w:sdt>
      <w:r w:rsidR="00A3775A">
        <w:t xml:space="preserve">. </w:t>
      </w:r>
    </w:p>
    <w:p w14:paraId="4229C2FB" w14:textId="0FB108F8" w:rsidR="00FB221D" w:rsidRDefault="00FB221D">
      <w:pPr>
        <w:spacing w:before="0" w:line="240" w:lineRule="auto"/>
        <w:jc w:val="left"/>
      </w:pPr>
      <w:r>
        <w:br w:type="page"/>
      </w:r>
    </w:p>
    <w:p w14:paraId="29E77D4A" w14:textId="00FDF8E1" w:rsidR="00A72970" w:rsidRDefault="00A56D5D" w:rsidP="000A3968">
      <w:pPr>
        <w:pStyle w:val="berschrift2"/>
      </w:pPr>
      <w:bookmarkStart w:id="18" w:name="_Toc27565498"/>
      <w:r>
        <w:lastRenderedPageBreak/>
        <w:t>Monolith</w:t>
      </w:r>
      <w:bookmarkEnd w:id="18"/>
    </w:p>
    <w:p w14:paraId="24B34C3E" w14:textId="0E9CBDA8" w:rsidR="000512D5" w:rsidRDefault="000512D5" w:rsidP="004F540B">
      <w:pPr>
        <w:pStyle w:val="berschrift3"/>
      </w:pPr>
      <w:bookmarkStart w:id="19" w:name="_Toc27565499"/>
      <w:r>
        <w:t>Einführung</w:t>
      </w:r>
      <w:bookmarkEnd w:id="19"/>
    </w:p>
    <w:p w14:paraId="62B32D31" w14:textId="402E380B" w:rsidR="000635BD" w:rsidRPr="00DC2689" w:rsidRDefault="00D95EBE" w:rsidP="00DC2689">
      <w:pPr>
        <w:keepNext/>
        <w:rPr>
          <w:rFonts w:ascii="Arial" w:hAnsi="Arial"/>
          <w:b/>
          <w:noProof/>
          <w:kern w:val="28"/>
          <w:sz w:val="28"/>
        </w:rPr>
      </w:pPr>
      <w:r>
        <w:rPr>
          <w:noProof/>
        </w:rPr>
        <mc:AlternateContent>
          <mc:Choice Requires="wps">
            <w:drawing>
              <wp:anchor distT="0" distB="0" distL="114300" distR="114300" simplePos="0" relativeHeight="251666432" behindDoc="0" locked="0" layoutInCell="1" allowOverlap="1" wp14:anchorId="595B3D61" wp14:editId="73DD6AF3">
                <wp:simplePos x="0" y="0"/>
                <wp:positionH relativeFrom="column">
                  <wp:posOffset>475615</wp:posOffset>
                </wp:positionH>
                <wp:positionV relativeFrom="paragraph">
                  <wp:posOffset>5097682</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2314B2" w:rsidRPr="008A5BA7" w:rsidRDefault="002314B2" w:rsidP="00DC2689">
                            <w:pPr>
                              <w:pStyle w:val="Beschriftung"/>
                              <w:rPr>
                                <w:rFonts w:ascii="Arial" w:hAnsi="Arial"/>
                                <w:b/>
                                <w:noProof/>
                                <w:kern w:val="28"/>
                                <w:sz w:val="28"/>
                              </w:rPr>
                            </w:pPr>
                            <w:bookmarkStart w:id="20" w:name="_Toc30965070"/>
                            <w:bookmarkStart w:id="21" w:name="_Ref31023416"/>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1"/>
                            <w:r w:rsidRPr="00DC2689">
                              <w:t xml:space="preserve"> </w:t>
                            </w:r>
                            <w:r>
                              <w:t>Monolith gegen Microservices Quelle: Eigene Darstellu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7.45pt;margin-top:401.4pt;width:350.6pt;height:.0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" stroked="f">
                <v:textbox style="mso-fit-shape-to-text:t" inset="0,0,0,0">
                  <w:txbxContent>
                    <w:p w14:paraId="7CF96EFB" w14:textId="78A19DF0" w:rsidR="002314B2" w:rsidRPr="008A5BA7" w:rsidRDefault="002314B2" w:rsidP="00DC2689">
                      <w:pPr>
                        <w:pStyle w:val="Beschriftung"/>
                        <w:rPr>
                          <w:rFonts w:ascii="Arial" w:hAnsi="Arial"/>
                          <w:b/>
                          <w:noProof/>
                          <w:kern w:val="28"/>
                          <w:sz w:val="28"/>
                        </w:rPr>
                      </w:pPr>
                      <w:bookmarkStart w:id="22" w:name="_Toc30965070"/>
                      <w:bookmarkStart w:id="23" w:name="_Ref31023416"/>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3"/>
                      <w:r w:rsidRPr="00DC2689">
                        <w:t xml:space="preserve"> </w:t>
                      </w:r>
                      <w:r>
                        <w:t>Monolith gegen Microservices Quelle: Eigene Darstellung</w:t>
                      </w:r>
                      <w:bookmarkEnd w:id="22"/>
                    </w:p>
                  </w:txbxContent>
                </v:textbox>
                <w10:wrap type="topAndBottom"/>
              </v:shape>
            </w:pict>
          </mc:Fallback>
        </mc:AlternateContent>
      </w:r>
      <w:r>
        <w:rPr>
          <w:noProof/>
        </w:rPr>
        <w:drawing>
          <wp:anchor distT="0" distB="0" distL="114300" distR="114300" simplePos="0" relativeHeight="251651072" behindDoc="0" locked="0" layoutInCell="1" allowOverlap="1" wp14:anchorId="390BF659" wp14:editId="4828CCAC">
            <wp:simplePos x="0" y="0"/>
            <wp:positionH relativeFrom="column">
              <wp:posOffset>285115</wp:posOffset>
            </wp:positionH>
            <wp:positionV relativeFrom="paragraph">
              <wp:posOffset>2655521</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BD" w:rsidRPr="000635BD">
        <w:t xml:space="preserve">Ein Monolith ist im Deutschen ein </w:t>
      </w:r>
      <w:r w:rsidR="000A3968">
        <w:t>einzelner</w:t>
      </w:r>
      <w:r w:rsidR="000635BD" w:rsidRPr="000635BD">
        <w:t xml:space="preserve"> Stein. In unserem Fall spiegelt es ein zusa</w:t>
      </w:r>
      <w:r w:rsidR="00FB221D">
        <w:t>mmenhängendes Softwaresystem wi</w:t>
      </w:r>
      <w:r w:rsidR="000635BD" w:rsidRPr="000635BD">
        <w:t>der,</w:t>
      </w:r>
      <w:r w:rsidR="00FB221D">
        <w:t xml:space="preserve"> welches</w:t>
      </w:r>
      <w:r w:rsidR="000635BD" w:rsidRPr="000635BD">
        <w:t xml:space="preserve"> </w:t>
      </w:r>
      <w:r w:rsidR="00FB221D">
        <w:t>alle Komponenten in sich v</w:t>
      </w:r>
      <w:r w:rsidR="000635BD" w:rsidRPr="000635BD">
        <w:t>ereinigt. Diese Komponenten</w:t>
      </w:r>
      <w:r w:rsidR="008520A3">
        <w:t xml:space="preserve"> wie in</w:t>
      </w:r>
      <w:r w:rsidR="00163CC2">
        <w:t xml:space="preserve"> </w:t>
      </w:r>
      <w:r w:rsidR="008520A3">
        <w:fldChar w:fldCharType="begin"/>
      </w:r>
      <w:r w:rsidR="008520A3">
        <w:instrText xml:space="preserve"> REF _Ref31023416 \h </w:instrText>
      </w:r>
      <w:r w:rsidR="008520A3">
        <w:fldChar w:fldCharType="separate"/>
      </w:r>
      <w:r w:rsidR="008520A3">
        <w:t xml:space="preserve">Abbildung </w:t>
      </w:r>
      <w:r w:rsidR="008520A3">
        <w:rPr>
          <w:noProof/>
        </w:rPr>
        <w:t>1</w:t>
      </w:r>
      <w:r w:rsidR="008520A3">
        <w:fldChar w:fldCharType="end"/>
      </w:r>
      <w:r w:rsidR="008520A3">
        <w:t xml:space="preserve"> zu sehen ist können </w:t>
      </w:r>
      <w:r w:rsidR="000635BD" w:rsidRPr="000635BD">
        <w:t>in unterschiedliche Teile aufgeteilt sein aber das System wird</w:t>
      </w:r>
      <w:r w:rsidR="000A3968">
        <w:t xml:space="preserve"> </w:t>
      </w:r>
      <w:r w:rsidR="000635BD" w:rsidRPr="000635BD">
        <w:t>als einheitliches Paket veröffentlicht.</w:t>
      </w:r>
      <w:r w:rsidR="008520A3">
        <w:t xml:space="preserve"> Diese eng verbundene Bauweise ist ihr Segen wie auch ihr Fluch zugleich. Die einzelnen Teile des Systems können dadurch direkt lokal Kommunizieren und so einen sehr hohen Datendurchsatz erreichen. Auf der andern Seite kann nur die einzelne Maschine auf der das System veröffentlicht wurde weiter verstärkt werden, nicht aber das System auf mehrere Standorte verteilt und individuell Skaliert werden. Außerdem muss bei</w:t>
      </w:r>
      <w:r w:rsidR="000635BD" w:rsidRPr="000635BD">
        <w:t xml:space="preserve"> jeder Änderung auch das </w:t>
      </w:r>
      <w:r w:rsidR="0019662E">
        <w:t>gesamte</w:t>
      </w:r>
      <w:r w:rsidR="000635BD" w:rsidRPr="000635BD">
        <w:t xml:space="preserve"> System neu veröffentlicht werden</w:t>
      </w:r>
      <w:r w:rsidR="00A87488">
        <w:t>, Teilbereiche separat zu veröffentlich</w:t>
      </w:r>
      <w:r w:rsidR="0019662E">
        <w:t>en</w:t>
      </w:r>
      <w:r w:rsidR="00A87488">
        <w:t xml:space="preserve"> ist hierbei nicht möglich</w:t>
      </w:r>
      <w:r w:rsidR="000635BD" w:rsidRPr="000635BD">
        <w:t>.</w:t>
      </w:r>
      <w:r w:rsidR="0045208D" w:rsidRPr="0045208D">
        <w:t xml:space="preserve"> </w:t>
      </w:r>
    </w:p>
    <w:p w14:paraId="1615239B" w14:textId="4BEA7C4B" w:rsidR="000512D5" w:rsidRDefault="00A56D5D" w:rsidP="004F540B">
      <w:pPr>
        <w:pStyle w:val="berschrift3"/>
      </w:pPr>
      <w:bookmarkStart w:id="24" w:name="_Toc27565500"/>
      <w:r>
        <w:t>Vorteile der Monolithen</w:t>
      </w:r>
      <w:bookmarkEnd w:id="24"/>
    </w:p>
    <w:p w14:paraId="1B76B772" w14:textId="54629CF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375D26">
        <w:t>, was sich vor allem zu Beginn eines Projektes bemerkbar macht da keine zusätzlichen Systeme benötigt werden um z.B. das System zu veröffentlichen.</w:t>
      </w:r>
    </w:p>
    <w:p w14:paraId="537A4F74" w14:textId="1F9D05C5" w:rsidR="00CB1F00" w:rsidRDefault="005E778E" w:rsidP="00D91C37">
      <w:pPr>
        <w:pStyle w:val="Listenabsatz"/>
        <w:numPr>
          <w:ilvl w:val="0"/>
          <w:numId w:val="34"/>
        </w:numPr>
      </w:pPr>
      <w:r>
        <w:t xml:space="preserve">Durch die zusammenhängende Architektur, gestaltet es sich einfacher, das System auf </w:t>
      </w:r>
      <w:r w:rsidR="001F2EF2">
        <w:t>genau einem</w:t>
      </w:r>
      <w:r>
        <w:t xml:space="preserve"> Server zum Laufen zu bringen</w:t>
      </w:r>
      <w:r w:rsidR="001F2EF2">
        <w:t>.</w:t>
      </w:r>
      <w:r>
        <w:t xml:space="preserve"> Dies ist dadurch möglich, dass keine weiteren Verbindungen, Ports oder ähnliches festgelegt werden müs</w:t>
      </w:r>
      <w:r>
        <w:lastRenderedPageBreak/>
        <w:t>sen da alles auf einem und demselben System läuft</w:t>
      </w:r>
      <w:r w:rsidR="001F2EF2">
        <w:t xml:space="preserve"> und keine weiteren verwendet werden können</w:t>
      </w:r>
      <w:r>
        <w:t>.</w:t>
      </w:r>
    </w:p>
    <w:p w14:paraId="3BCEF366" w14:textId="23E38044" w:rsidR="00CB1F00" w:rsidRDefault="001F2EF2" w:rsidP="00D91C37">
      <w:pPr>
        <w:pStyle w:val="Listenabsatz"/>
        <w:numPr>
          <w:ilvl w:val="0"/>
          <w:numId w:val="34"/>
        </w:numPr>
      </w:pPr>
      <w:r>
        <w:t xml:space="preserve">Die </w:t>
      </w:r>
      <w:r w:rsidR="00CB1F00">
        <w:t xml:space="preserve">Datenbank ist an einem Punkt wodurch </w:t>
      </w:r>
      <w:r>
        <w:t>Daten Konsistenz</w:t>
      </w:r>
      <w:r w:rsidR="00CB1F00">
        <w:t xml:space="preserve"> deutlich einfach bzw. überhaupt erreicht werden kann</w:t>
      </w:r>
      <w:r w:rsidR="0013170F">
        <w:t>.</w:t>
      </w:r>
    </w:p>
    <w:p w14:paraId="7204A581" w14:textId="47D094D4" w:rsidR="00A56D5D" w:rsidRDefault="00A56D5D" w:rsidP="004F540B">
      <w:pPr>
        <w:pStyle w:val="berschrift3"/>
      </w:pPr>
      <w:bookmarkStart w:id="25" w:name="_Toc27565501"/>
      <w:r>
        <w:t>Nachteile der Monolithen</w:t>
      </w:r>
      <w:bookmarkEnd w:id="25"/>
    </w:p>
    <w:p w14:paraId="6D8AF84C" w14:textId="62DB338D" w:rsidR="0019662E" w:rsidRDefault="0019662E" w:rsidP="0019662E">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19C3321" w14:textId="343EC235" w:rsidR="000512D5" w:rsidRDefault="00D91C37" w:rsidP="00D91C37">
      <w:pPr>
        <w:pStyle w:val="Listenabsatz"/>
        <w:numPr>
          <w:ilvl w:val="0"/>
          <w:numId w:val="35"/>
        </w:numPr>
      </w:pPr>
      <w:r>
        <w:t>Ein weiteres Problem von zu groß werdenden zusammenh</w:t>
      </w:r>
      <w:r w:rsidR="0019662E">
        <w:t>ängenden Systemen ist, dass d</w:t>
      </w:r>
      <w:r w:rsidR="0019662E">
        <w:t xml:space="preserve">urch fehlende Isolierung </w:t>
      </w:r>
      <w:r w:rsidR="0019662E">
        <w:t>jede Änderung ungeahnte Folgen haben kann. Dadurch wird es</w:t>
      </w:r>
      <w:r>
        <w:t xml:space="preserve"> schwieriger neue Technologien in ein bestehendes System zu integrieren.</w:t>
      </w:r>
    </w:p>
    <w:p w14:paraId="6D3B288D" w14:textId="4FD77457" w:rsidR="0019662E" w:rsidRDefault="0019662E" w:rsidP="0019662E">
      <w:pPr>
        <w:pStyle w:val="Listenabsatz"/>
        <w:numPr>
          <w:ilvl w:val="0"/>
          <w:numId w:val="35"/>
        </w:numPr>
      </w:pPr>
      <w:r>
        <w:t>Je größer die Anwendung wird, also umso mehr Zeilen Code sie enthält und zusätzliche Features implementiert werden, umso wertvoller werden Entwickler die sich bereits mit dem System auskennen. Ebenso kann es auch immer schwieriger für neue Entwickler werden einzusteigen und eigene Beiträge beizusteuern.</w:t>
      </w:r>
      <w:r>
        <w:t xml:space="preserve"> </w:t>
      </w:r>
    </w:p>
    <w:p w14:paraId="17971370" w14:textId="29C4B1C3" w:rsidR="0019662E" w:rsidRPr="000512D5" w:rsidRDefault="0019662E" w:rsidP="003E63AD">
      <w:pPr>
        <w:pStyle w:val="Listenabsatz"/>
        <w:numPr>
          <w:ilvl w:val="0"/>
          <w:numId w:val="35"/>
        </w:numPr>
      </w:pPr>
      <w:r>
        <w:t>Da die einzelnen Teilbereiche stark miteinander verbunden sind und oft gleichzeitig an vielen Orten gearbeitet werden muss, können sich zu viele Entwickler leicht in die Quere kommen. Dies hat zur Folge, dass früher eine maximale Anzahl an Entwicklern erreicht wird.</w:t>
      </w:r>
    </w:p>
    <w:p w14:paraId="500E157E" w14:textId="547B80FF" w:rsidR="00A56D5D" w:rsidRDefault="00A56D5D" w:rsidP="004F540B">
      <w:pPr>
        <w:pStyle w:val="berschrift2"/>
      </w:pPr>
      <w:bookmarkStart w:id="26" w:name="_Ref25054380"/>
      <w:bookmarkStart w:id="27" w:name="_Toc27565502"/>
      <w:r>
        <w:t>Microservices</w:t>
      </w:r>
      <w:bookmarkEnd w:id="26"/>
      <w:bookmarkEnd w:id="27"/>
    </w:p>
    <w:p w14:paraId="4DA36A26" w14:textId="1BC95EA0" w:rsidR="00AC4074" w:rsidRDefault="00580132" w:rsidP="004F540B">
      <w:pPr>
        <w:pStyle w:val="berschrift3"/>
      </w:pPr>
      <w:r>
        <w:t>Einführung</w:t>
      </w:r>
    </w:p>
    <w:p w14:paraId="4CBD1AA0" w14:textId="482D3917"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t>
      </w:r>
      <w:r w:rsidR="00580132">
        <w:t>wenig Platz benötigende</w:t>
      </w:r>
      <w:r>
        <w:t xml:space="preserve"> Anwendung.</w:t>
      </w:r>
      <w:r w:rsidR="00580132">
        <w:t xml:space="preserve"> Für eine bessere Performance und Isolierung wird häufig eine einzelne Datenbank siehe Monolith VS Microservices in </w:t>
      </w:r>
      <w:r w:rsidR="00580132">
        <w:fldChar w:fldCharType="begin"/>
      </w:r>
      <w:r w:rsidR="00580132">
        <w:instrText xml:space="preserve"> REF _Ref31023416 \h </w:instrText>
      </w:r>
      <w:r w:rsidR="00580132">
        <w:fldChar w:fldCharType="separate"/>
      </w:r>
      <w:r w:rsidR="00580132">
        <w:t xml:space="preserve">Abbildung </w:t>
      </w:r>
      <w:r w:rsidR="00580132">
        <w:rPr>
          <w:noProof/>
        </w:rPr>
        <w:t>1</w:t>
      </w:r>
      <w:r w:rsidR="00580132">
        <w:fldChar w:fldCharType="end"/>
      </w:r>
      <w:r w:rsidR="00580132">
        <w:t xml:space="preserve"> in viele einzelne Datenbanken aufgeteilt.</w:t>
      </w:r>
      <w:r>
        <w:t xml:space="preserve"> </w:t>
      </w:r>
      <w:r w:rsidR="00A02EAE">
        <w:t xml:space="preserve">Es hat sich hierbei </w:t>
      </w:r>
      <w:r w:rsidR="00580132">
        <w:t>etabliert</w:t>
      </w:r>
      <w:r w:rsidRPr="004D36E4">
        <w:t>,</w:t>
      </w:r>
      <w:r w:rsidR="00B63259" w:rsidRPr="004D36E4">
        <w:t xml:space="preserve"> da</w:t>
      </w:r>
      <w:r w:rsidR="00A02EAE">
        <w:t>s</w:t>
      </w:r>
      <w:r w:rsidR="00B63259" w:rsidRPr="004D36E4">
        <w:t xml:space="preserve">s Microservices </w:t>
      </w:r>
      <w:r w:rsidR="00580132">
        <w:t xml:space="preserve">für gewöhnlich </w:t>
      </w:r>
      <w:r w:rsidR="00B63259" w:rsidRPr="004D36E4">
        <w:t>in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9B1E7C">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2314B2">
            <w:rPr>
              <w:color w:val="000000"/>
              <w:szCs w:val="24"/>
            </w:rPr>
            <w:instrText>I6ZmFsc2UsIlNleCI6MCwiQ3JlYXRlZEJ5IjoiX0dlcnJpdCBXSWxkZXJtdXRoIiwiQ3JlYXRlZE9uIjoiMjAxOS0xMS0yMlQwOTo0NzozNiIsIk1vZGlmaWVkQnkiOiJfR2Vycml0IFdJbGRlcm11dGgiLCJJZCI6ImZhNjA2YTUzLWQyN2ItNDExNy1hMWZhLTBhMDJkZDk1OTU5MSIsIk1vZGlmaWV</w:instrText>
          </w:r>
          <w:r w:rsidR="009B1E7C" w:rsidRPr="00484B37">
            <w:rPr>
              <w:color w:val="000000"/>
              <w:szCs w:val="24"/>
            </w:rPr>
            <w:instrText>k</w:instrText>
          </w:r>
          <w:r w:rsidR="009B1E7C" w:rsidRPr="00B8207E">
            <w:rPr>
              <w:color w:val="000000"/>
              <w:szCs w:val="24"/>
            </w:rPr>
            <w:instrText>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80132">
        <w:t>Die Container bilden i</w:t>
      </w:r>
      <w:r w:rsidR="005E2B7B">
        <w:t>solierte Bereiche dar mit ihren eigenen Namenräumen, Benutzern und Ressourcen</w:t>
      </w:r>
      <w:r w:rsidR="00580132">
        <w:t>. Sie stellen hierbei allerdings keine v</w:t>
      </w:r>
      <w:r w:rsidR="005E2B7B">
        <w:t>ollwer</w:t>
      </w:r>
      <w:r w:rsidR="005E2B7B">
        <w:lastRenderedPageBreak/>
        <w:t>tigen Virtuellen Maschinen dar und Besitzen kein eigenes Betriebssystem oder</w:t>
      </w:r>
      <w:r w:rsidR="00580132">
        <w:t xml:space="preserve"> einen</w:t>
      </w:r>
      <w:r w:rsidR="005E2B7B">
        <w:t xml:space="preserve"> eigenen Kernel, dies ist allerdings auch gleichzeitig der Grund für ihre Schlankere Bauweise</w:t>
      </w:r>
      <w:r w:rsidR="00580132">
        <w:t xml:space="preserve"> wie man im Vergleich in </w:t>
      </w:r>
      <w:r w:rsidR="00580132">
        <w:fldChar w:fldCharType="begin"/>
      </w:r>
      <w:r w:rsidR="00580132">
        <w:instrText xml:space="preserve"> REF _Ref31026514 \h </w:instrText>
      </w:r>
      <w:r w:rsidR="00580132">
        <w:fldChar w:fldCharType="separate"/>
      </w:r>
      <w:r w:rsidR="00580132">
        <w:t xml:space="preserve">Abbildung </w:t>
      </w:r>
      <w:r w:rsidR="00580132">
        <w:rPr>
          <w:noProof/>
        </w:rPr>
        <w:t>2</w:t>
      </w:r>
      <w:r w:rsidR="00580132">
        <w:fldChar w:fldCharType="end"/>
      </w:r>
      <w:r w:rsidR="00580132">
        <w:t xml:space="preserve"> sehen kann.</w:t>
      </w:r>
      <w:r w:rsidR="00163CC2">
        <w:t xml:space="preserve"> </w:t>
      </w:r>
      <w:bookmarkStart w:id="29" w:name="_CTVK001898127aeb1fb417e8f0adfb0dde01453"/>
      <w:r w:rsidR="00A02EAE" w:rsidRPr="00580132">
        <w:rPr>
          <w:lang w:val="en-US"/>
        </w:rPr>
        <w:t xml:space="preserve">„Just from an efficiency perspective, containers are a far better choice for a </w:t>
      </w:r>
      <w:proofErr w:type="spellStart"/>
      <w:r w:rsidR="00A02EAE" w:rsidRPr="00580132">
        <w:rPr>
          <w:lang w:val="en-US"/>
        </w:rPr>
        <w:t>microservices</w:t>
      </w:r>
      <w:proofErr w:type="spellEnd"/>
      <w:r w:rsidR="00A02EAE" w:rsidRPr="00580132">
        <w:rPr>
          <w:lang w:val="en-US"/>
        </w:rPr>
        <w:t xml:space="preserve"> architecture than are VMs</w:t>
      </w:r>
      <w:bookmarkEnd w:id="29"/>
      <w:r w:rsidR="00A02EAE" w:rsidRPr="00580132">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9B1E7C" w:rsidRPr="00580132">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instrText>
          </w:r>
          <w:r w:rsidR="009B1E7C" w:rsidRPr="00580132">
            <w:instrText>W</w:instrText>
          </w:r>
          <w:r w:rsidR="009B1E7C">
            <w:rPr>
              <w:lang w:val="en-US"/>
            </w:rPr>
            <w:instrText>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B8207E">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290F0469" w14:textId="733771CE" w:rsidR="008B2478" w:rsidRDefault="0019662E" w:rsidP="008B2478">
      <w:pPr>
        <w:pStyle w:val="Beschriftung"/>
      </w:pPr>
      <w:bookmarkStart w:id="30" w:name="_Toc30965071"/>
      <w:bookmarkStart w:id="31" w:name="_CTVK001d59743a38dc849368adaaf536a1d7027"/>
      <w:bookmarkStart w:id="32" w:name="_Ref31026514"/>
      <w:r>
        <w:rPr>
          <w:noProof/>
        </w:rPr>
        <w:drawing>
          <wp:anchor distT="0" distB="0" distL="114300" distR="114300" simplePos="0" relativeHeight="251691008" behindDoc="0" locked="0" layoutInCell="1" allowOverlap="1" wp14:anchorId="4A75E934" wp14:editId="2E573F2C">
            <wp:simplePos x="0" y="0"/>
            <wp:positionH relativeFrom="column">
              <wp:posOffset>-187813</wp:posOffset>
            </wp:positionH>
            <wp:positionV relativeFrom="paragraph">
              <wp:posOffset>163683</wp:posOffset>
            </wp:positionV>
            <wp:extent cx="5403850" cy="2633345"/>
            <wp:effectExtent l="0" t="0" r="6350" b="0"/>
            <wp:wrapTopAndBottom/>
            <wp:docPr id="14" name="Grafik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9">
                      <a:extLst>
                        <a:ext uri="{28A0092B-C50C-407E-A947-70E740481C1C}">
                          <a14:useLocalDpi xmlns:a14="http://schemas.microsoft.com/office/drawing/2010/main" val="0"/>
                        </a:ext>
                      </a:extLst>
                    </a:blip>
                    <a:stretch>
                      <a:fillRect/>
                    </a:stretch>
                  </pic:blipFill>
                  <pic:spPr>
                    <a:xfrm>
                      <a:off x="0" y="0"/>
                      <a:ext cx="5403850" cy="2633345"/>
                    </a:xfrm>
                    <a:prstGeom prst="rect">
                      <a:avLst/>
                    </a:prstGeom>
                  </pic:spPr>
                </pic:pic>
              </a:graphicData>
            </a:graphic>
            <wp14:sizeRelH relativeFrom="margin">
              <wp14:pctWidth>0</wp14:pctWidth>
            </wp14:sizeRelH>
            <wp14:sizeRelV relativeFrom="margin">
              <wp14:pctHeight>0</wp14:pctHeight>
            </wp14:sizeRelV>
          </wp:anchor>
        </w:drawing>
      </w:r>
      <w:bookmarkEnd w:id="31"/>
      <w:r w:rsidR="008B2478">
        <w:t xml:space="preserve">Abbildung </w:t>
      </w:r>
      <w:r w:rsidR="002314B2">
        <w:rPr>
          <w:noProof/>
        </w:rPr>
        <w:fldChar w:fldCharType="begin"/>
      </w:r>
      <w:r w:rsidR="002314B2">
        <w:rPr>
          <w:noProof/>
        </w:rPr>
        <w:instrText xml:space="preserve"> SEQ Abbildung \* ARABIC </w:instrText>
      </w:r>
      <w:r w:rsidR="002314B2">
        <w:rPr>
          <w:noProof/>
        </w:rPr>
        <w:fldChar w:fldCharType="separate"/>
      </w:r>
      <w:r w:rsidR="008B2478">
        <w:rPr>
          <w:noProof/>
        </w:rPr>
        <w:t>2</w:t>
      </w:r>
      <w:r w:rsidR="002314B2">
        <w:rPr>
          <w:noProof/>
        </w:rPr>
        <w:fldChar w:fldCharType="end"/>
      </w:r>
      <w:bookmarkEnd w:id="32"/>
      <w:r w:rsidR="00580132">
        <w:t>: Container VS</w:t>
      </w:r>
      <w:r w:rsidR="008B2478">
        <w:t xml:space="preserve"> virtuelle Maschinen Vorteile der Microservices </w:t>
      </w:r>
      <w:sdt>
        <w:sdtPr>
          <w:alias w:val="Don't edit this field"/>
          <w:tag w:val="CitaviPlaceholder#0e9a93ef-bf12-410e-9775-4fce7dbff6fc"/>
          <w:id w:val="467786157"/>
          <w:placeholder>
            <w:docPart w:val="BA5B237B67BB487D9BAD1ABBC34DF48E"/>
          </w:placeholder>
        </w:sdtPr>
        <w:sdtContent>
          <w:r w:rsidR="008B2478">
            <w:fldChar w:fldCharType="begin"/>
          </w:r>
          <w:r w:rsidR="008B2478">
            <w:instrText>ADDIN CitaviPlaceholder{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}</w:instrText>
          </w:r>
          <w:r w:rsidR="008B2478">
            <w:fldChar w:fldCharType="separate"/>
          </w:r>
          <w:r w:rsidR="008B2478">
            <w:t>(Sebastian Eschweiler 2019)</w:t>
          </w:r>
          <w:r w:rsidR="008B2478">
            <w:fldChar w:fldCharType="end"/>
          </w:r>
        </w:sdtContent>
      </w:sdt>
      <w:bookmarkEnd w:id="30"/>
    </w:p>
    <w:p w14:paraId="3C435E03" w14:textId="5A8A739D" w:rsidR="008B2478" w:rsidRDefault="008B2478" w:rsidP="008B2478">
      <w:pPr>
        <w:pStyle w:val="berschrift3"/>
        <w:numPr>
          <w:ilvl w:val="2"/>
          <w:numId w:val="45"/>
        </w:numPr>
        <w:tabs>
          <w:tab w:val="clear" w:pos="680"/>
        </w:tabs>
        <w:ind w:left="720" w:hanging="720"/>
      </w:pPr>
      <w:bookmarkStart w:id="33" w:name="_Toc27565504"/>
      <w:r>
        <w:t>Vorteile der Microservices</w:t>
      </w:r>
    </w:p>
    <w:bookmarkEnd w:id="33"/>
    <w:p w14:paraId="318180B5" w14:textId="069D2ACF"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1D648070" w:rsidR="00484865" w:rsidRDefault="00484865" w:rsidP="000512D5">
      <w:pPr>
        <w:pStyle w:val="Listenabsatz"/>
        <w:numPr>
          <w:ilvl w:val="0"/>
          <w:numId w:val="36"/>
        </w:numPr>
      </w:pPr>
      <w:r>
        <w:t>Vorausgesetzt die Services sind nicht eng miteinan</w:t>
      </w:r>
      <w:r w:rsidR="00B370EF">
        <w:t>der v</w:t>
      </w:r>
      <w:r>
        <w:t>erzahnt</w:t>
      </w:r>
      <w:r w:rsidR="00EC4CA5">
        <w:t>,</w:t>
      </w:r>
      <w:r w:rsidR="00FA3E1A">
        <w:t xml:space="preserve"> können Entwicklerteams freier E</w:t>
      </w:r>
      <w:r w:rsidR="00EC4CA5">
        <w:t xml:space="preserve">ntscheiden was für Technologien, Frameworks oder sprachen sie benutzten. </w:t>
      </w:r>
    </w:p>
    <w:p w14:paraId="38302EF5" w14:textId="0C77C18F" w:rsidR="00EC4CA5" w:rsidRDefault="00B370EF" w:rsidP="00B370EF">
      <w:pPr>
        <w:pStyle w:val="Listenabsatz"/>
        <w:numPr>
          <w:ilvl w:val="0"/>
          <w:numId w:val="36"/>
        </w:numPr>
      </w:pPr>
      <w:r w:rsidRPr="00B370EF">
        <w:t xml:space="preserve">Die jeweiligen Bereitstellungen, können durch eine </w:t>
      </w:r>
      <w:r w:rsidR="009E48A9">
        <w:t>Isolierung</w:t>
      </w:r>
      <w:r w:rsidRPr="00B370EF">
        <w:t xml:space="preserve">, vom </w:t>
      </w:r>
      <w:r w:rsidR="009E48A9">
        <w:t>restlichen</w:t>
      </w:r>
      <w:r w:rsidRPr="00B370EF">
        <w:t xml:space="preserve"> System</w:t>
      </w:r>
      <w:r w:rsidR="009E48A9">
        <w:t xml:space="preserve"> getrennt werden, </w:t>
      </w:r>
      <w:r w:rsidRPr="00B370EF">
        <w:t>was es einfacher macht Änderungen durchzuführen. Tests, bleiben ebenso auf kleinere Service</w:t>
      </w:r>
      <w:r w:rsidR="009E48A9">
        <w:t>s</w:t>
      </w:r>
      <w:r w:rsidRPr="00B370EF">
        <w:t xml:space="preserve"> begrenzt, wodurch sie schneller Veröffentlicht werden können.</w:t>
      </w:r>
    </w:p>
    <w:p w14:paraId="4AABDE24" w14:textId="50E5143A" w:rsidR="00B370EF" w:rsidRDefault="00B370EF" w:rsidP="00B370EF">
      <w:pPr>
        <w:pStyle w:val="Listenabsatz"/>
        <w:numPr>
          <w:ilvl w:val="0"/>
          <w:numId w:val="36"/>
        </w:numPr>
      </w:pPr>
      <w:r>
        <w:t>Skalieren der Services wird</w:t>
      </w:r>
      <w:r w:rsidR="009E48A9">
        <w:t xml:space="preserve"> Möglich und durch die Ressourcensparende Bauweise Kostensparender. Im Gegensatz zum m</w:t>
      </w:r>
      <w:r>
        <w:t xml:space="preserve">onolithischen System, wo jeweils das </w:t>
      </w:r>
      <w:r w:rsidR="009E48A9">
        <w:t>einzelne</w:t>
      </w:r>
      <w:r>
        <w:t xml:space="preserve"> System</w:t>
      </w:r>
      <w:r w:rsidR="009E48A9">
        <w:t xml:space="preserve"> verstärkt</w:t>
      </w:r>
      <w:r>
        <w:t xml:space="preserve"> wird, werden im Mic</w:t>
      </w:r>
      <w:r w:rsidR="00163CC2">
        <w:t>r</w:t>
      </w:r>
      <w:r w:rsidR="009E48A9">
        <w:t>oservice Kontext</w:t>
      </w:r>
      <w:r>
        <w:t xml:space="preserve"> nur dieje</w:t>
      </w:r>
      <w:r>
        <w:lastRenderedPageBreak/>
        <w:t xml:space="preserve">nigen Skaliert welche wirklich benötigt werden, ohne unnötige Ressourcen zu verschwenden. </w:t>
      </w:r>
    </w:p>
    <w:p w14:paraId="0CDE8992" w14:textId="0ECBA2DD" w:rsidR="00B370EF" w:rsidRDefault="009E48A9" w:rsidP="00B370EF">
      <w:pPr>
        <w:pStyle w:val="Listenabsatz"/>
        <w:numPr>
          <w:ilvl w:val="0"/>
          <w:numId w:val="36"/>
        </w:numPr>
      </w:pPr>
      <w:r>
        <w:t>Durch die s</w:t>
      </w:r>
      <w:r w:rsidR="000D04EB">
        <w:t>tarke unabhängige Modularität, können Updates je nach Service vollständig unbemerkt durchgeführt werden</w:t>
      </w:r>
      <w:r w:rsidR="00801721">
        <w:t xml:space="preserve"> und e</w:t>
      </w:r>
      <w:r>
        <w:t>s ist nicht mehr notwendig das g</w:t>
      </w:r>
      <w:r w:rsidR="00801721">
        <w:t>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0EF4F735" w14:textId="7035112A" w:rsidR="009E48A9" w:rsidRDefault="009E48A9" w:rsidP="00B370EF">
      <w:pPr>
        <w:pStyle w:val="Listenabsatz"/>
        <w:numPr>
          <w:ilvl w:val="0"/>
          <w:numId w:val="36"/>
        </w:numPr>
      </w:pPr>
      <w:r>
        <w:t>Durch die Verwendung von Service discovery können automatisch skalierte Services sofort verwendet werden.</w:t>
      </w:r>
    </w:p>
    <w:p w14:paraId="112FC213" w14:textId="15A7B7FA" w:rsidR="009E48A9" w:rsidRDefault="009E48A9" w:rsidP="00B370EF">
      <w:pPr>
        <w:pStyle w:val="Listenabsatz"/>
        <w:numPr>
          <w:ilvl w:val="0"/>
          <w:numId w:val="36"/>
        </w:numPr>
      </w:pPr>
      <w:r>
        <w:t>Durch die Verwendung von Management Komponenten wird es einfacher die eigenen APIs zu beherrschen.</w:t>
      </w:r>
    </w:p>
    <w:p w14:paraId="51DDD0A5" w14:textId="1C7350F1" w:rsidR="00CA00E5" w:rsidRPr="000512D5" w:rsidRDefault="009E48A9" w:rsidP="00B370EF">
      <w:pPr>
        <w:pStyle w:val="Listenabsatz"/>
        <w:numPr>
          <w:ilvl w:val="0"/>
          <w:numId w:val="36"/>
        </w:numPr>
      </w:pPr>
      <w:r>
        <w:t>Services können, durch die s</w:t>
      </w:r>
      <w:r w:rsidR="00CA00E5">
        <w:t>prachliche Trennung, einfach in anderen Projekten wiederverwendet werden.</w:t>
      </w:r>
    </w:p>
    <w:p w14:paraId="10E5EF3E" w14:textId="5171CEBF" w:rsidR="00A56D5D" w:rsidRDefault="00A56D5D" w:rsidP="004F540B">
      <w:pPr>
        <w:pStyle w:val="berschrift3"/>
      </w:pPr>
      <w:bookmarkStart w:id="34" w:name="_Toc27565505"/>
      <w:r>
        <w:t>Nachteile der Microservices</w:t>
      </w:r>
      <w:bookmarkEnd w:id="34"/>
    </w:p>
    <w:p w14:paraId="5A219632" w14:textId="77777777" w:rsidR="00D95EBE" w:rsidRDefault="00AC1EF4" w:rsidP="00D95EBE">
      <w:pPr>
        <w:pStyle w:val="Listenabsatz"/>
        <w:numPr>
          <w:ilvl w:val="0"/>
          <w:numId w:val="36"/>
        </w:numPr>
      </w:pPr>
      <w:r>
        <w:t xml:space="preserve">Da Microservices in der Regel in </w:t>
      </w:r>
      <w:r w:rsidR="00F75EFD">
        <w:t xml:space="preserve">einem verteilten System </w:t>
      </w:r>
      <w:r>
        <w:t>zuhause sind und dadurch über das Netzwerk getrennt wird es bei größeren Systemen deutlich schwieriger Fehler zu finden.</w:t>
      </w:r>
      <w:r w:rsidR="00F75EFD">
        <w:t xml:space="preserve"> Dies </w:t>
      </w:r>
      <w:r>
        <w:t xml:space="preserve">wird dadurch noch </w:t>
      </w:r>
      <w:r w:rsidR="00F75EFD">
        <w:t>verstärkt, wenn die Services von unterschiedlichen Teams entwickelt werden.</w:t>
      </w:r>
    </w:p>
    <w:p w14:paraId="3801C04F" w14:textId="558BDA20" w:rsidR="00D95EBE" w:rsidRDefault="00D95EBE" w:rsidP="00D95EBE">
      <w:pPr>
        <w:pStyle w:val="Listenabsatz"/>
        <w:numPr>
          <w:ilvl w:val="0"/>
          <w:numId w:val="36"/>
        </w:numPr>
      </w:pPr>
      <w:r w:rsidRPr="00D95EBE">
        <w:t>Wenn man Services baut kann die Unterteilung der logischen Prozesse zu weit gehen, wodurch diese zu sehr auseinander gezerrt werden was die Nützlichkeit der Verteilung überschreiten und die Prozesse unnötig verlangsamt.</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41B25F28" w:rsidR="003F6368" w:rsidRDefault="001B6F05" w:rsidP="00F75EFD">
      <w:pPr>
        <w:pStyle w:val="Listenabsatz"/>
        <w:numPr>
          <w:ilvl w:val="0"/>
          <w:numId w:val="36"/>
        </w:numPr>
      </w:pPr>
      <w:r>
        <w:t>Kommunikation zwischen Services, kann sehr teuer werden, wenn</w:t>
      </w:r>
      <w:r w:rsidR="00D95EBE">
        <w:t xml:space="preserve"> z.B. a</w:t>
      </w:r>
      <w:r w:rsidR="00E20E45">
        <w:t>n der falschen Stelle auf s</w:t>
      </w:r>
      <w:r w:rsidR="00D95EBE">
        <w:t>ynchrone</w:t>
      </w:r>
      <w:r w:rsidR="00E20E45">
        <w:t xml:space="preserve"> anstatt a</w:t>
      </w:r>
      <w:r w:rsidR="00D95EBE">
        <w:t>synchrone Kommunikation gesetzt wird</w:t>
      </w:r>
      <w:r w:rsidR="00E20E45">
        <w:t>, was zu lange blockenden Anfragen führen kann</w:t>
      </w:r>
      <w:r w:rsidR="00D95EBE">
        <w:t>.</w:t>
      </w:r>
      <w:r>
        <w:t xml:space="preserve"> </w:t>
      </w:r>
    </w:p>
    <w:p w14:paraId="0385E21E" w14:textId="713BCEEB" w:rsidR="000E07AA" w:rsidRDefault="001B6F05" w:rsidP="000E07AA">
      <w:pPr>
        <w:pStyle w:val="Listenabsatz"/>
        <w:numPr>
          <w:ilvl w:val="0"/>
          <w:numId w:val="36"/>
        </w:numPr>
      </w:pPr>
      <w:r>
        <w:t>Datenbank Anfragen, können dazu führen das zusätzliche Datenbanken angesprochen werden müssen, welche zu anderen Services gehören. Dies kann zu Problemen führen(wenn dies</w:t>
      </w:r>
      <w:r w:rsidR="00D95EBE">
        <w:t>e</w:t>
      </w:r>
      <w:r>
        <w:t xml:space="preserve"> </w:t>
      </w:r>
      <w:r w:rsidR="00010E2F">
        <w:t>z. B.</w:t>
      </w:r>
      <w:r>
        <w:t xml:space="preserve"> mehrfach </w:t>
      </w:r>
      <w:r w:rsidRPr="001B6F05">
        <w:t>kaskadieren</w:t>
      </w:r>
      <w:r>
        <w:t>d ist).</w:t>
      </w:r>
    </w:p>
    <w:p w14:paraId="1755DDD2" w14:textId="69334F23" w:rsidR="00A77891" w:rsidRDefault="00A72970" w:rsidP="0055276A">
      <w:pPr>
        <w:pStyle w:val="berschrift1"/>
      </w:pPr>
      <w:bookmarkStart w:id="35" w:name="_Toc27565506"/>
      <w:r>
        <w:lastRenderedPageBreak/>
        <w:t>Verteilte Systeme</w:t>
      </w:r>
      <w:bookmarkEnd w:id="35"/>
    </w:p>
    <w:p w14:paraId="706FDC7C" w14:textId="32FB8392" w:rsidR="00A77891" w:rsidRDefault="00AC4074" w:rsidP="0055276A">
      <w:pPr>
        <w:pStyle w:val="berschrift2"/>
      </w:pPr>
      <w:bookmarkStart w:id="36" w:name="_Toc27565507"/>
      <w:r>
        <w:t>Definition</w:t>
      </w:r>
      <w:bookmarkEnd w:id="36"/>
    </w:p>
    <w:p w14:paraId="5682862E" w14:textId="73070BE5"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9B1E7C">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E20E45">
        <w:t>ist ein v</w:t>
      </w:r>
      <w:r w:rsidR="001C60B5" w:rsidRPr="001C60B5">
        <w:t xml:space="preserve">erteiltes System ein Zusammenschluss unabhängiger Computer welche dem </w:t>
      </w:r>
      <w:r w:rsidR="00E20E45">
        <w:t>Nutzer als ein einziges z</w:t>
      </w:r>
      <w:r w:rsidR="001C60B5">
        <w:t xml:space="preserve">usammenhängendes Systems erscheinen. In unserem </w:t>
      </w:r>
      <w:r w:rsidR="00E20E45">
        <w:t>Fall, betrachten wir dieses verteilte System als ein z</w:t>
      </w:r>
      <w:r w:rsidR="00AC4074">
        <w:t>usammenhängendes System aus Microservices. Dem entsprechend trifft unsere vorherige Definition der Microservices hier auf die ein</w:t>
      </w:r>
      <w:r w:rsidR="00E20E45">
        <w:t>zelnen Komponenten/Computer zu.</w:t>
      </w:r>
      <w:bookmarkStart w:id="37" w:name="_GoBack"/>
      <w:bookmarkEnd w:id="37"/>
    </w:p>
    <w:p w14:paraId="6AFD58AE" w14:textId="77777777" w:rsidR="002340A0" w:rsidRDefault="002340A0" w:rsidP="0055276A">
      <w:pPr>
        <w:pStyle w:val="berschrift2"/>
      </w:pPr>
      <w:bookmarkStart w:id="38" w:name="_Ref25318867"/>
      <w:bookmarkStart w:id="39" w:name="_Ref25318873"/>
      <w:bookmarkStart w:id="40" w:name="_Toc27565508"/>
      <w:r>
        <w:t>Orchestrierung</w:t>
      </w:r>
      <w:bookmarkEnd w:id="38"/>
      <w:bookmarkEnd w:id="39"/>
      <w:bookmarkEnd w:id="40"/>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41" w:name="_Toc27565509"/>
      <w:r>
        <w:t>Netzwerk/</w:t>
      </w:r>
      <w:r w:rsidR="00D5231B">
        <w:t>Kommunikation</w:t>
      </w:r>
      <w:r w:rsidR="00AC4074">
        <w:t xml:space="preserve"> in einem Verteilten System</w:t>
      </w:r>
      <w:bookmarkEnd w:id="41"/>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2" w:name="_Toc27565510"/>
      <w:r>
        <w:lastRenderedPageBreak/>
        <w:t>Von Fehler Potential zu Robustheit</w:t>
      </w:r>
      <w:bookmarkEnd w:id="42"/>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8078EB2" w:rsidR="000A12DB" w:rsidRDefault="002314B2"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9B1E7C">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S0xMFQxNTo0NzoxNC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3" w:name="_Toc27565511"/>
      <w:r>
        <w:t>Daten Beständigkeit</w:t>
      </w:r>
      <w:bookmarkEnd w:id="43"/>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4" w:name="_Toc27565512"/>
      <w:r>
        <w:t>Einführung in Kubernetes</w:t>
      </w:r>
      <w:bookmarkEnd w:id="44"/>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5" w:name="_CTVK001b76a6ce3bc9647f185a9cb83eac5d820"/>
      <w:r>
        <w:rPr>
          <w:noProof/>
        </w:rPr>
        <w:drawing>
          <wp:inline distT="0" distB="0" distL="0" distR="0" wp14:anchorId="1D4FBC11" wp14:editId="490B6D49">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0">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5"/>
    </w:p>
    <w:p w14:paraId="1FA8111E" w14:textId="6100921E" w:rsidR="00B640B2" w:rsidRDefault="00B640B2" w:rsidP="00B640B2">
      <w:pPr>
        <w:pStyle w:val="Beschriftung"/>
      </w:pPr>
      <w:bookmarkStart w:id="46" w:name="_Ref25571402"/>
      <w:bookmarkStart w:id="47" w:name="_Toc30965072"/>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9B1E7C">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6"/>
      <w:bookmarkEnd w:id="47"/>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8" w:name="_Toc27565513"/>
      <w:r>
        <w:t>Kubernetes Komponenten</w:t>
      </w:r>
      <w:bookmarkEnd w:id="48"/>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1"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3424" behindDoc="0" locked="0" layoutInCell="1" allowOverlap="1" wp14:anchorId="4E860356" wp14:editId="566C6A8D">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2">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9" w:name="_CTVK0013f09a972744a49bdbfcc3f8ea721fb08"/>
      <w:proofErr w:type="spellEnd"/>
      <w:r>
        <w:t xml:space="preserve"> </w:t>
      </w:r>
      <w:bookmarkEnd w:id="49"/>
    </w:p>
    <w:p w14:paraId="6F7F0D47" w14:textId="4BF579D5" w:rsidR="004944B8" w:rsidRDefault="004944B8" w:rsidP="004944B8">
      <w:bookmarkStart w:id="50" w:name="_Ref25329065"/>
      <w:bookmarkStart w:id="51" w:name="_Toc30965073"/>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9B1E7C">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50"/>
      <w:bookmarkEnd w:id="51"/>
    </w:p>
    <w:p w14:paraId="0C7EF01D" w14:textId="6BB14B36" w:rsidR="0006731C" w:rsidRDefault="0006731C" w:rsidP="004944B8">
      <w:bookmarkStart w:id="52"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36736" behindDoc="0" locked="0" layoutInCell="1" allowOverlap="1" wp14:anchorId="58C74E4C" wp14:editId="184085AE">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5495819C" w:rsidR="0006731C" w:rsidRDefault="0006731C" w:rsidP="0006731C">
      <w:bookmarkStart w:id="53" w:name="_Toc30965074"/>
      <w:bookmarkEnd w:id="52"/>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9B1E7C">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3"/>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4" w:name="_Toc27565514"/>
      <w:r>
        <w:lastRenderedPageBreak/>
        <w:t>Kubernetes Architektur</w:t>
      </w:r>
      <w:bookmarkEnd w:id="54"/>
    </w:p>
    <w:p w14:paraId="64A0CB90" w14:textId="7DF910F6" w:rsidR="00875F4C" w:rsidRDefault="00B640B2" w:rsidP="0041235F">
      <w:bookmarkStart w:id="55" w:name="_CTVK0015d38429c47f54d2bba480feed76b36f6"/>
      <w:r>
        <w:rPr>
          <w:noProof/>
        </w:rPr>
        <w:drawing>
          <wp:inline distT="0" distB="0" distL="0" distR="0" wp14:anchorId="0E02DF7B" wp14:editId="7E55319C">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4">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5"/>
    </w:p>
    <w:p w14:paraId="458F643A" w14:textId="7730D096" w:rsidR="00545FED" w:rsidRPr="00545FED" w:rsidRDefault="00B640B2" w:rsidP="00545FED">
      <w:pPr>
        <w:pStyle w:val="Beschriftung"/>
      </w:pPr>
      <w:bookmarkStart w:id="56" w:name="_Toc30965075"/>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9B1E7C">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6"/>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2314B2" w:rsidP="0041235F">
      <w:hyperlink r:id="rId15" w:history="1">
        <w:r w:rsidR="00297CDA">
          <w:rPr>
            <w:rStyle w:val="Hyperlink"/>
          </w:rPr>
          <w:t>https://landscape.cncf.io/category=cloud-native-network&amp;format=card-mode&amp;grouping=category</w:t>
        </w:r>
      </w:hyperlink>
      <w:r w:rsidR="00297CDA">
        <w:t>.</w:t>
      </w:r>
    </w:p>
    <w:p w14:paraId="2BC78ED7" w14:textId="77777777" w:rsidR="00DA35CE" w:rsidRDefault="00DA35CE" w:rsidP="00DA35CE">
      <w:pPr>
        <w:pStyle w:val="berschrift2"/>
      </w:pPr>
      <w:bookmarkStart w:id="57" w:name="_Toc27565537"/>
      <w:bookmarkStart w:id="58" w:name="_CTVK0014e5f6b77a32e45c488300abe03235322"/>
      <w:bookmarkStart w:id="59" w:name="_Ref25051687"/>
      <w:bookmarkStart w:id="60" w:name="_Ref25051742"/>
      <w:bookmarkStart w:id="61" w:name="_Toc27565515"/>
      <w:r>
        <w:t>Vereinheitlichte Systeme</w:t>
      </w:r>
      <w:bookmarkEnd w:id="57"/>
    </w:p>
    <w:bookmarkEnd w:id="58"/>
    <w:p w14:paraId="21BF864E" w14:textId="77777777" w:rsidR="00DA35CE" w:rsidRDefault="00DA35CE" w:rsidP="00DA35CE">
      <w:pPr>
        <w:pStyle w:val="berschrift3"/>
      </w:pPr>
      <w:r>
        <w:t xml:space="preserve"> </w:t>
      </w:r>
      <w:bookmarkStart w:id="62" w:name="_Toc27565538"/>
      <w:r w:rsidRPr="00DA35CE">
        <w:t>Service</w:t>
      </w:r>
      <w:r>
        <w:t>-Mesh</w:t>
      </w:r>
      <w:bookmarkEnd w:id="59"/>
      <w:bookmarkEnd w:id="60"/>
      <w:bookmarkEnd w:id="62"/>
    </w:p>
    <w:p w14:paraId="4B901AA7" w14:textId="77777777" w:rsidR="00DA35CE" w:rsidRDefault="00DA35CE" w:rsidP="00DA35CE">
      <w:pPr>
        <w:pStyle w:val="berschrift4"/>
      </w:pPr>
      <w:r>
        <w:t>Warum Service-</w:t>
      </w:r>
      <w:proofErr w:type="spellStart"/>
      <w:r>
        <w:t>Meshes</w:t>
      </w:r>
      <w:proofErr w:type="spellEnd"/>
      <w:r>
        <w:t xml:space="preserve"> entstanden sind?</w:t>
      </w:r>
    </w:p>
    <w:p w14:paraId="725B5AF9" w14:textId="77777777" w:rsidR="00DA35CE" w:rsidRDefault="00DA35CE" w:rsidP="00DA35CE">
      <w:r>
        <w:t xml:space="preserve">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 Durch die wachsende Größe und Komplexität von Microservice Architekturen, wird es immer schwieriger diese zu Überblicken und zu Managen. Es kommen alle möglichen Techniken zum Einsatz, wie schon zuvor in </w:t>
      </w:r>
      <w:r>
        <w:fldChar w:fldCharType="begin"/>
      </w:r>
      <w:r>
        <w:instrText xml:space="preserve"> REF _Ref26445044 \r \h </w:instrText>
      </w:r>
      <w:r>
        <w:fldChar w:fldCharType="separate"/>
      </w:r>
      <w:r>
        <w:t>4.2</w:t>
      </w:r>
      <w:r>
        <w:fldChar w:fldCharType="end"/>
      </w:r>
      <w:r>
        <w:t xml:space="preserve"> </w:t>
      </w:r>
      <w:r>
        <w:fldChar w:fldCharType="begin"/>
      </w:r>
      <w:r>
        <w:instrText xml:space="preserve"> REF _Ref26445013 \h </w:instrText>
      </w:r>
      <w:r>
        <w:fldChar w:fldCharType="separate"/>
      </w:r>
      <w:r>
        <w:t>Gewährleistung von Services</w:t>
      </w:r>
      <w:r>
        <w:fldChar w:fldCharType="end"/>
      </w:r>
      <w:r>
        <w:t xml:space="preserve"> aufgezeigt wurde. Diese sind durchaus auch möglich ohne ein Service-Mesh zusammen zu Benutzen oder sogar Notwendig wenn das Service-Mesh dies nicht zur Verfügung stellt. Es sollten allerdings einige Aspekte zu herkömmlichen Herangehensweisen verglichen werden und Natürlich kommt es auch immer auf die jeweilige Umsetzung des Anbieters</w:t>
      </w:r>
      <w:r w:rsidRPr="000A5A6F">
        <w:t xml:space="preserve"> an</w:t>
      </w:r>
      <w:r>
        <w:t xml:space="preserve">. </w:t>
      </w:r>
    </w:p>
    <w:p w14:paraId="35BDE849" w14:textId="77777777" w:rsidR="00DA35CE" w:rsidRDefault="00DA35CE" w:rsidP="00DA35CE">
      <w:pPr>
        <w:pStyle w:val="berschrift4"/>
      </w:pPr>
      <w:r>
        <w:t>Was ist/ Was macht ein Service Mesh?</w:t>
      </w:r>
    </w:p>
    <w:p w14:paraId="51850CAA" w14:textId="77777777" w:rsidR="00DA35CE" w:rsidRDefault="00DA35CE" w:rsidP="00DA35CE">
      <w:bookmarkStart w:id="63" w:name="_CTVK0019f3166fb226c4295a274ec39e4a96e7a"/>
      <w:r>
        <w:t xml:space="preserve">Als Voraussetzung für ein Service Mesh, ist eine Microservice Architektur, da sie genau für diese Umgebung gebaut sind und eine Infrastruktur Komponente wie Kubernetes( </w:t>
      </w:r>
      <w:r>
        <w:lastRenderedPageBreak/>
        <w:t xml:space="preserve">Orchestrierung) benutzten können. Diese sind eine allgemeine Voraussetzung für die Service </w:t>
      </w:r>
      <w:proofErr w:type="spellStart"/>
      <w:r>
        <w:t>Meshes</w:t>
      </w:r>
      <w:proofErr w:type="spellEnd"/>
      <w:r>
        <w:t xml:space="preserve"> sind Bsp. </w:t>
      </w:r>
      <w:proofErr w:type="spellStart"/>
      <w:r>
        <w:t>Linkerd</w:t>
      </w:r>
      <w:proofErr w:type="spellEnd"/>
      <w:r>
        <w:t xml:space="preserve"> 2 ist nur mit Kubernetes als Orchestrierung Lauffähig. Das jeweilige Service Mesh baut auf diesen Bestehenden Infrastrukturen auf und Erweitert sie Bzw. Versucht sie einfacher benutzbar zu machen.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w:t>
      </w:r>
      <w:r>
        <w:rPr>
          <w:noProof/>
        </w:rPr>
        <w:drawing>
          <wp:anchor distT="0" distB="0" distL="114300" distR="114300" simplePos="0" relativeHeight="251693056" behindDoc="0" locked="0" layoutInCell="1" allowOverlap="1" wp14:anchorId="480148DF" wp14:editId="255D1FDD">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7843AEEB" w14:textId="77777777" w:rsidR="00DA35CE" w:rsidRDefault="00DA35CE" w:rsidP="00DA35CE">
      <w:pPr>
        <w:pStyle w:val="Beschriftung"/>
      </w:pPr>
      <w:bookmarkStart w:id="64" w:name="_Ref26450542"/>
      <w:bookmarkStart w:id="65" w:name="_Toc30965076"/>
      <w:r w:rsidRPr="00F030B7">
        <w:t>Abbildung</w:t>
      </w:r>
      <w:r>
        <w:t xml:space="preserve"> </w:t>
      </w:r>
      <w:r>
        <w:rPr>
          <w:noProof/>
        </w:rPr>
        <w:fldChar w:fldCharType="begin"/>
      </w:r>
      <w:r>
        <w:rPr>
          <w:noProof/>
        </w:rPr>
        <w:instrText xml:space="preserve"> SEQ Abbildung \* ARABIC </w:instrText>
      </w:r>
      <w:r>
        <w:rPr>
          <w:noProof/>
        </w:rPr>
        <w:fldChar w:fldCharType="separate"/>
      </w:r>
      <w:r>
        <w:rPr>
          <w:noProof/>
        </w:rPr>
        <w:t>21</w:t>
      </w:r>
      <w:r>
        <w:rPr>
          <w:noProof/>
        </w:rPr>
        <w:fldChar w:fldCharType="end"/>
      </w:r>
      <w:bookmarkEnd w:id="64"/>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59D00025EDC84B5BBBED78A32AB262D6"/>
          </w:placeholder>
        </w:sdtPr>
        <w:sdtContent>
          <w:r>
            <w:fldChar w:fldCharType="begin"/>
          </w:r>
          <w:r>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65"/>
    </w:p>
    <w:p w14:paraId="579A736B" w14:textId="77777777" w:rsidR="00DA35CE" w:rsidRDefault="00DA35CE" w:rsidP="00DA35CE">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66" w:name="_CTVK001d0fd547680374f3db82cb534ceea706f"/>
      <w:bookmarkEnd w:id="63"/>
      <w:r w:rsidRPr="00684026">
        <w:rPr>
          <w:noProof/>
        </w:rPr>
        <w:t xml:space="preserve"> </w:t>
      </w:r>
      <w:bookmarkEnd w:id="66"/>
    </w:p>
    <w:p w14:paraId="5B4AA80F" w14:textId="77777777" w:rsidR="00DA35CE" w:rsidRDefault="00DA35CE" w:rsidP="00DA35CE">
      <w:r>
        <w:t xml:space="preserve">Der Zweite große Teil eines Service </w:t>
      </w:r>
      <w:proofErr w:type="spellStart"/>
      <w:r>
        <w:t>Meshes</w:t>
      </w:r>
      <w:proofErr w:type="spellEnd"/>
      <w:r>
        <w:t xml:space="preserve"> bildet die Control Plane. Die Control Plane bildet das zentrale Gehirn eines Service </w:t>
      </w:r>
      <w:proofErr w:type="spellStart"/>
      <w:r>
        <w:t>Meshes</w:t>
      </w:r>
      <w:proofErr w:type="spellEnd"/>
      <w:r>
        <w:t xml:space="preserve">, es kommuniziert mit den einzelnen Service Proxys. Das bedeutet die Control Plane verteilt Konfigurationen welche in ihr eingestellt wurden an die Proxys, siehe </w:t>
      </w:r>
      <w:r>
        <w:fldChar w:fldCharType="begin"/>
      </w:r>
      <w:r>
        <w:instrText xml:space="preserve"> REF _Ref27123435 \h </w:instrText>
      </w:r>
      <w:r>
        <w:fldChar w:fldCharType="separate"/>
      </w:r>
      <w:r w:rsidRPr="00436ACB">
        <w:t xml:space="preserve">Abbildung </w:t>
      </w:r>
      <w:r>
        <w:rPr>
          <w:noProof/>
        </w:rPr>
        <w:t>22</w:t>
      </w:r>
      <w:r>
        <w:fldChar w:fldCharType="end"/>
      </w:r>
      <w:r>
        <w:t xml:space="preserve"> rote Pfeile. Weiterhin sammelt die Control Plane Monitoring Informationen der Proxys ein, siehe </w:t>
      </w:r>
      <w:r>
        <w:fldChar w:fldCharType="begin"/>
      </w:r>
      <w:r>
        <w:instrText xml:space="preserve"> REF _Ref27123435 \h </w:instrText>
      </w:r>
      <w:r>
        <w:fldChar w:fldCharType="separate"/>
      </w:r>
      <w:r w:rsidRPr="00436ACB">
        <w:t xml:space="preserve">Abbildung </w:t>
      </w:r>
      <w:r>
        <w:rPr>
          <w:noProof/>
        </w:rPr>
        <w:t>22</w:t>
      </w:r>
      <w:r>
        <w:fldChar w:fldCharType="end"/>
      </w:r>
      <w:r>
        <w:t xml:space="preserve"> blaue Pfeile  um sie an ein entsprechendes System weiterzugeben wo sie dann Verarbeitet und in z.B. einem </w:t>
      </w:r>
      <w:proofErr w:type="spellStart"/>
      <w:r>
        <w:t>Prometeus</w:t>
      </w:r>
      <w:proofErr w:type="spellEnd"/>
      <w:r>
        <w:t>(eines von möglichen Monitoring Dashboards) Dashboard wiedergeben werden kann. Im Weiteren ist eine Übersicht der Interaktion in der Architektur zu Sehen.</w:t>
      </w:r>
    </w:p>
    <w:p w14:paraId="5A1E3FA2" w14:textId="77777777" w:rsidR="00DA35CE" w:rsidRPr="00436ACB" w:rsidRDefault="00DA35CE" w:rsidP="00DA35CE">
      <w:pPr>
        <w:jc w:val="center"/>
      </w:pPr>
      <w:bookmarkStart w:id="67" w:name="_Toc30965077"/>
      <w:r>
        <w:rPr>
          <w:noProof/>
        </w:rPr>
        <w:lastRenderedPageBreak/>
        <w:drawing>
          <wp:anchor distT="0" distB="0" distL="114300" distR="114300" simplePos="0" relativeHeight="251701248" behindDoc="0" locked="0" layoutInCell="1" allowOverlap="1" wp14:anchorId="0DE165FD" wp14:editId="009C343C">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68" w:name="_Ref27123435"/>
      <w:r w:rsidRPr="00436ACB">
        <w:t xml:space="preserve">Abbildung </w:t>
      </w:r>
      <w:r>
        <w:rPr>
          <w:noProof/>
        </w:rPr>
        <w:fldChar w:fldCharType="begin"/>
      </w:r>
      <w:r>
        <w:rPr>
          <w:noProof/>
        </w:rPr>
        <w:instrText xml:space="preserve"> SEQ Abbildung \* ARABIC </w:instrText>
      </w:r>
      <w:r>
        <w:rPr>
          <w:noProof/>
        </w:rPr>
        <w:fldChar w:fldCharType="separate"/>
      </w:r>
      <w:r>
        <w:rPr>
          <w:noProof/>
        </w:rPr>
        <w:t>22</w:t>
      </w:r>
      <w:r>
        <w:rPr>
          <w:noProof/>
        </w:rPr>
        <w:fldChar w:fldCharType="end"/>
      </w:r>
      <w:bookmarkEnd w:id="68"/>
      <w:r w:rsidRPr="00436ACB">
        <w:t xml:space="preserve">: Service Mesh Architektur </w:t>
      </w:r>
      <w:sdt>
        <w:sdtPr>
          <w:alias w:val="Don't edit this field"/>
          <w:tag w:val="CitaviPlaceholder#f51d39f2-e020-4f07-b25e-be0805187d54"/>
          <w:id w:val="983280201"/>
          <w:placeholder>
            <w:docPart w:val="5503878508754E94B13F2CE624F20062"/>
          </w:placeholder>
        </w:sdtPr>
        <w:sdtContent>
          <w:r>
            <w:fldChar w:fldCharType="begin"/>
          </w:r>
          <w:r>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Pr="00436ACB">
            <w:t>(Prinz 2019)</w:t>
          </w:r>
          <w:r>
            <w:fldChar w:fldCharType="end"/>
          </w:r>
        </w:sdtContent>
      </w:sdt>
      <w:bookmarkEnd w:id="67"/>
    </w:p>
    <w:p w14:paraId="557C112D" w14:textId="77777777" w:rsidR="00DA35CE" w:rsidRDefault="00DA35CE" w:rsidP="00DA35CE">
      <w:pPr>
        <w:pStyle w:val="berschrift4"/>
      </w:pPr>
      <w:r>
        <w:t xml:space="preserve">Was spricht gegen die Nutzung von Service </w:t>
      </w:r>
      <w:proofErr w:type="spellStart"/>
      <w:r>
        <w:t>Meshes</w:t>
      </w:r>
      <w:proofErr w:type="spellEnd"/>
    </w:p>
    <w:p w14:paraId="13ABD7B2" w14:textId="77777777" w:rsidR="00DA35CE" w:rsidRDefault="00DA35CE" w:rsidP="00DA35CE">
      <w:r>
        <w:t xml:space="preserve">Service </w:t>
      </w:r>
      <w:proofErr w:type="spellStart"/>
      <w:r>
        <w:t>Meshes</w:t>
      </w:r>
      <w:proofErr w:type="spellEnd"/>
      <w:r>
        <w:t xml:space="preserve"> besitzen noch einige Nachteile, welche jeweils abgewogen werden sollten um Herauszufinden, ob es sich lohnt in diese zu Investieren oder eben </w:t>
      </w:r>
      <w:proofErr w:type="spellStart"/>
      <w:r>
        <w:t>nich</w:t>
      </w:r>
      <w:proofErr w:type="spellEnd"/>
      <w:r>
        <w:t xml:space="preserve">. Im Moment ist ein größerer Nachteil, dass die jeweiligen Technologien relative Neu sind und erst eingeschätzt werden müssen wie sie sich in kleineren oder vor allem in größeren Projekten beweisen. Die nicht unbedeutende Auswahl an unterschiedlichen Anbietern für Service </w:t>
      </w:r>
      <w:proofErr w:type="spellStart"/>
      <w:r>
        <w:t>Meshes</w:t>
      </w:r>
      <w:proofErr w:type="spellEnd"/>
      <w:r>
        <w:t xml:space="preserve"> macht dies nicht gerade einfacher und eine Auswertung der Technologie unübersichtlicher. Man kann sich ein eigenes Bild z. B. über das Service Mesh </w:t>
      </w:r>
      <w:proofErr w:type="spellStart"/>
      <w:r>
        <w:t>Landscape</w:t>
      </w:r>
      <w:proofErr w:type="spellEnd"/>
      <w:r>
        <w:t xml:space="preserve"> von </w:t>
      </w:r>
      <w:sdt>
        <w:sdtPr>
          <w:alias w:val="Don't edit this field"/>
          <w:tag w:val="CitaviPlaceholder#3411214b-924e-422f-a0e9-35cea3bc897d"/>
          <w:id w:val="-336543085"/>
          <w:placeholder>
            <w:docPart w:val="5503878508754E94B13F2CE624F20062"/>
          </w:placeholder>
        </w:sdtPr>
        <w:sdtContent>
          <w:r>
            <w:fldChar w:fldCharType="begin"/>
          </w:r>
          <w:r>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t>(Layer5 10/28/2019)</w:t>
          </w:r>
          <w:r>
            <w:fldChar w:fldCharType="end"/>
          </w:r>
        </w:sdtContent>
      </w:sdt>
      <w:r>
        <w:t xml:space="preserve"> machen. Zwei der weiter verbreiteten Service </w:t>
      </w:r>
      <w:proofErr w:type="spellStart"/>
      <w:r>
        <w:t>Meshes</w:t>
      </w:r>
      <w:proofErr w:type="spellEnd"/>
      <w:r>
        <w:t xml:space="preserve"> sind </w:t>
      </w:r>
      <w:proofErr w:type="spellStart"/>
      <w:r>
        <w:t>Istio</w:t>
      </w:r>
      <w:proofErr w:type="spellEnd"/>
      <w:r>
        <w:t xml:space="preserve">, jetzt in der Version 1.4 und </w:t>
      </w:r>
      <w:proofErr w:type="spellStart"/>
      <w:r>
        <w:t>Linkered</w:t>
      </w:r>
      <w:proofErr w:type="spellEnd"/>
      <w:r>
        <w:t xml:space="preserve">, jetzt in der Version 2.6. Beide gelten soweit als Produktionsfähig </w:t>
      </w:r>
    </w:p>
    <w:p w14:paraId="427E942B" w14:textId="77777777" w:rsidR="00DA35CE" w:rsidRPr="00FB4987" w:rsidRDefault="00DA35CE" w:rsidP="00DA35CE">
      <w:r>
        <w:t>Ein weiterer Nachteil kommt durch die zusätzlichen Komponenten hinzu, welche die Komplexität der Umgebung erhöhen kann und zusätzliche Kosten verursacht, welche auf das Projektbudget drücken.</w:t>
      </w:r>
    </w:p>
    <w:p w14:paraId="0D06FA8F" w14:textId="77777777" w:rsidR="00DA35CE" w:rsidRDefault="00DA35CE" w:rsidP="00DA35CE">
      <w:r>
        <w:t>Erhöhte Latenzzeit, welche durch zusätzliche Proxys vor jedem Container entsteht, wodurch speziell die innere Kommunikation durch 2 weitere Hops verlangsamt wird.</w:t>
      </w:r>
    </w:p>
    <w:p w14:paraId="5FC6F79F" w14:textId="77777777" w:rsidR="00DA35CE" w:rsidRDefault="00DA35CE" w:rsidP="00DA35CE">
      <w:r>
        <w:t xml:space="preserve">Für Projekte welche keine Microservice Architektur benutzen, machen Service </w:t>
      </w:r>
      <w:proofErr w:type="spellStart"/>
      <w:r>
        <w:t>Meshes</w:t>
      </w:r>
      <w:proofErr w:type="spellEnd"/>
      <w:r>
        <w:t xml:space="preserve"> ebenso weniger Sinn da sie ja gerade dabei helfen sollen diese zu managen, Stattdessen führt die einführen eines Service </w:t>
      </w:r>
      <w:proofErr w:type="spellStart"/>
      <w:r>
        <w:t>Meshes</w:t>
      </w:r>
      <w:proofErr w:type="spellEnd"/>
      <w:r>
        <w:t xml:space="preserve"> eher zu einem Overhead an Funktionalität und Ressourcen verbrauch.</w:t>
      </w:r>
    </w:p>
    <w:p w14:paraId="6F166706" w14:textId="77777777" w:rsidR="00DA35CE" w:rsidRDefault="00DA35CE" w:rsidP="00DA35CE">
      <w:pPr>
        <w:pStyle w:val="berschrift3"/>
      </w:pPr>
      <w:bookmarkStart w:id="69" w:name="_Toc27565539"/>
      <w:r>
        <w:t>Spring Cloud</w:t>
      </w:r>
      <w:bookmarkEnd w:id="69"/>
    </w:p>
    <w:p w14:paraId="497B5055" w14:textId="77777777" w:rsidR="00DA35CE" w:rsidRDefault="00DA35CE" w:rsidP="00DA35CE">
      <w:pPr>
        <w:pStyle w:val="berschrift4"/>
      </w:pPr>
      <w:r>
        <w:t>Warum Spring</w:t>
      </w:r>
    </w:p>
    <w:p w14:paraId="1AC5B029" w14:textId="77777777" w:rsidR="00DA35CE" w:rsidRDefault="00DA35CE" w:rsidP="00DA35CE">
      <w:r>
        <w:t xml:space="preserve">Um Microservices zu bauen wird heutzutage sehr häufig das Open Source Framework Spring benutzt(vor allem im Java Sprachraum) </w:t>
      </w:r>
      <w:bookmarkStart w:id="70" w:name="_CTVK001fed6ef0ac3aa41ff8e0a022e60abca2b"/>
      <w:r>
        <w:t>„</w:t>
      </w:r>
      <w:r w:rsidRPr="00694151">
        <w:t xml:space="preserve">Over </w:t>
      </w:r>
      <w:proofErr w:type="spellStart"/>
      <w:r w:rsidRPr="00694151">
        <w:t>the</w:t>
      </w:r>
      <w:proofErr w:type="spellEnd"/>
      <w:r w:rsidRPr="00694151">
        <w:t xml:space="preserve"> last </w:t>
      </w:r>
      <w:proofErr w:type="spellStart"/>
      <w:r w:rsidRPr="00694151">
        <w:t>decade</w:t>
      </w:r>
      <w:proofErr w:type="spellEnd"/>
      <w:r w:rsidRPr="00694151">
        <w:t>, Spring Frame</w:t>
      </w:r>
      <w:r w:rsidRPr="00694151">
        <w:lastRenderedPageBreak/>
        <w:t xml:space="preserve">work </w:t>
      </w:r>
      <w:proofErr w:type="spellStart"/>
      <w:r w:rsidRPr="00694151">
        <w:t>has</w:t>
      </w:r>
      <w:proofErr w:type="spellEnd"/>
      <w:r w:rsidRPr="00694151">
        <w:t xml:space="preserve"> </w:t>
      </w:r>
      <w:proofErr w:type="spellStart"/>
      <w:r w:rsidRPr="00694151">
        <w:t>become</w:t>
      </w:r>
      <w:proofErr w:type="spellEnd"/>
      <w:r w:rsidRPr="00694151">
        <w:t xml:space="preserve"> </w:t>
      </w:r>
      <w:proofErr w:type="spellStart"/>
      <w:r w:rsidRPr="00694151">
        <w:t>the</w:t>
      </w:r>
      <w:proofErr w:type="spellEnd"/>
      <w:r w:rsidRPr="00694151">
        <w:t xml:space="preserve"> dominant </w:t>
      </w:r>
      <w:proofErr w:type="spellStart"/>
      <w:r w:rsidRPr="00694151">
        <w:t>framework</w:t>
      </w:r>
      <w:proofErr w:type="spellEnd"/>
      <w:r w:rsidRPr="00694151">
        <w:t xml:space="preserve"> in </w:t>
      </w:r>
      <w:proofErr w:type="spellStart"/>
      <w:r w:rsidRPr="00694151">
        <w:t>the</w:t>
      </w:r>
      <w:proofErr w:type="spellEnd"/>
      <w:r w:rsidRPr="00694151">
        <w:t xml:space="preserve"> Java </w:t>
      </w:r>
      <w:proofErr w:type="spellStart"/>
      <w:r w:rsidRPr="00694151">
        <w:t>community</w:t>
      </w:r>
      <w:bookmarkEnd w:id="70"/>
      <w:proofErr w:type="spellEnd"/>
      <w:r>
        <w:t>“</w:t>
      </w:r>
      <w:r w:rsidRPr="00694151">
        <w:t xml:space="preserve">. </w:t>
      </w:r>
      <w:sdt>
        <w:sdtPr>
          <w:alias w:val="Don't edit this field"/>
          <w:tag w:val="CitaviPlaceholder#4681b099-241a-475b-9d2d-af87064b72c9"/>
          <w:id w:val="1697810646"/>
          <w:placeholder>
            <w:docPart w:val="5503878508754E94B13F2CE624F20062"/>
          </w:placeholder>
        </w:sdtPr>
        <w:sdtContent>
          <w:r>
            <w:fldChar w:fldCharType="begin"/>
          </w:r>
          <w:r>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fldChar w:fldCharType="separate"/>
          </w:r>
          <w:r>
            <w:t>(Dashora 2019)</w:t>
          </w:r>
          <w:r>
            <w:fldChar w:fldCharType="end"/>
          </w:r>
        </w:sdtContent>
      </w:sdt>
      <w:r>
        <w:t xml:space="preserve">. Dieses Framework hat sich zum Ziel gesetzt die Arbeitsweise mit Java deutlich benutzerfreundlich zu machen und einiges an Arbeit für den Entwickler zu übernehmen. Dies geschieht hauptsächlich durch eine automatische Konfiguration im Hintergrund und den exzessiven Einsatz von Annotationen. Durch diese Leistung wurde eine gute Alternative  zum bisher weit verbreiteten und zuvor Präsenten Java Enterprise Edition kurz JEE Framework geliefert. Wie in </w:t>
      </w:r>
      <w:r>
        <w:fldChar w:fldCharType="begin"/>
      </w:r>
      <w:r>
        <w:instrText xml:space="preserve"> REF _Ref27131886 \h </w:instrText>
      </w:r>
      <w:r>
        <w:fldChar w:fldCharType="separate"/>
      </w:r>
      <w:r>
        <w:t xml:space="preserve">Abbildung </w:t>
      </w:r>
      <w:r>
        <w:rPr>
          <w:noProof/>
        </w:rPr>
        <w:t>23</w:t>
      </w:r>
      <w:r>
        <w:fldChar w:fldCharType="end"/>
      </w:r>
      <w:r>
        <w:t xml:space="preserve"> zu sehen ist, hat das Spring Framework das zuvor vorherrschende Java EE Framework größtenteils abgelöst.</w:t>
      </w:r>
    </w:p>
    <w:p w14:paraId="2D03E239" w14:textId="77777777" w:rsidR="00DA35CE" w:rsidRDefault="00DA35CE" w:rsidP="00DA35CE"/>
    <w:p w14:paraId="090A6992" w14:textId="77777777" w:rsidR="00DA35CE" w:rsidRDefault="00DA35CE" w:rsidP="00DA35CE">
      <w:pPr>
        <w:pStyle w:val="Beschriftung"/>
      </w:pPr>
      <w:bookmarkStart w:id="71" w:name="_CTVK00133cc4bf68b7244f0bd58d346bf03bed7"/>
      <w:bookmarkStart w:id="72" w:name="_Ref27131886"/>
      <w:bookmarkStart w:id="73" w:name="_Ref27131857"/>
      <w:bookmarkStart w:id="74" w:name="_Toc30965078"/>
      <w:r>
        <w:rPr>
          <w:noProof/>
        </w:rPr>
        <w:drawing>
          <wp:anchor distT="0" distB="0" distL="114300" distR="114300" simplePos="0" relativeHeight="251697152" behindDoc="0" locked="0" layoutInCell="1" allowOverlap="1" wp14:anchorId="2A166977" wp14:editId="038C9833">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71"/>
      <w:r>
        <w:t xml:space="preserve">Abbildung </w:t>
      </w:r>
      <w:r>
        <w:rPr>
          <w:noProof/>
        </w:rPr>
        <w:fldChar w:fldCharType="begin"/>
      </w:r>
      <w:r>
        <w:rPr>
          <w:noProof/>
        </w:rPr>
        <w:instrText xml:space="preserve"> SEQ Abbildung \* ARABIC </w:instrText>
      </w:r>
      <w:r>
        <w:rPr>
          <w:noProof/>
        </w:rPr>
        <w:fldChar w:fldCharType="separate"/>
      </w:r>
      <w:r>
        <w:rPr>
          <w:noProof/>
        </w:rPr>
        <w:t>23</w:t>
      </w:r>
      <w:r>
        <w:rPr>
          <w:noProof/>
        </w:rPr>
        <w:fldChar w:fldCharType="end"/>
      </w:r>
      <w:bookmarkEnd w:id="72"/>
      <w:r>
        <w:t xml:space="preserve">: Spring Annahme </w:t>
      </w:r>
      <w:sdt>
        <w:sdtPr>
          <w:alias w:val="Don't edit this field"/>
          <w:tag w:val="CitaviPlaceholder#73959398-190b-436b-8764-330a5f882273"/>
          <w:id w:val="-651360595"/>
          <w:placeholder>
            <w:docPart w:val="5503878508754E94B13F2CE624F20062"/>
          </w:placeholder>
        </w:sdtPr>
        <w:sdtContent>
          <w:r>
            <w:fldChar w:fldCharType="begin"/>
          </w:r>
          <w:r>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EtMTBUMTU6NDc6MTQ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73"/>
      <w:bookmarkEnd w:id="74"/>
    </w:p>
    <w:p w14:paraId="6F80B6BD" w14:textId="77777777" w:rsidR="00DA35CE" w:rsidRPr="00FC02CD" w:rsidRDefault="00DA35CE" w:rsidP="00DA35CE">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 zu</w:t>
      </w:r>
      <w:r>
        <w:t>m einen Infrastruktur Lösungen wie</w:t>
      </w:r>
      <w:r w:rsidRPr="00AE4075">
        <w:t xml:space="preserve"> Service Discovery, Distributed </w:t>
      </w:r>
      <w:proofErr w:type="spellStart"/>
      <w:r w:rsidRPr="00AE4075">
        <w:t>T</w:t>
      </w:r>
      <w:r>
        <w:t>racing</w:t>
      </w:r>
      <w:proofErr w:type="spellEnd"/>
      <w:r>
        <w:t>, verteilte Konfiguration oder</w:t>
      </w:r>
      <w:r w:rsidRPr="00AE4075">
        <w:t xml:space="preserve"> </w:t>
      </w:r>
      <w:r>
        <w:t xml:space="preserve">Clientseitiges Load </w:t>
      </w:r>
      <w:proofErr w:type="spellStart"/>
      <w:r>
        <w:t>balancing</w:t>
      </w:r>
      <w:proofErr w:type="spellEnd"/>
      <w:r>
        <w:t>. Als auch Funktionen zur Festigung der Robustheit wie</w:t>
      </w:r>
      <w:r w:rsidRPr="00AE4075">
        <w:t xml:space="preserve"> Circuit </w:t>
      </w:r>
      <w:proofErr w:type="spellStart"/>
      <w:r w:rsidRPr="00AE4075">
        <w:t>Breaker</w:t>
      </w:r>
      <w:proofErr w:type="spellEnd"/>
      <w:r w:rsidRPr="00AE4075">
        <w:t xml:space="preserve">,  Timeouts oder auch </w:t>
      </w:r>
      <w:proofErr w:type="spellStart"/>
      <w:r w:rsidRPr="00AE4075">
        <w:t>Retry</w:t>
      </w:r>
      <w:proofErr w:type="spellEnd"/>
      <w:r w:rsidRPr="00AE4075">
        <w:t xml:space="preserve"> Regeln. </w:t>
      </w:r>
      <w:r w:rsidRPr="00FC02CD">
        <w:t>Fast jede dieser Komponenten, kann im Java Code spezifisch konfiguriert</w:t>
      </w:r>
      <w:r>
        <w:t>/Code außen herum geschrieben</w:t>
      </w:r>
      <w:r w:rsidRPr="00FC02CD">
        <w:t xml:space="preserve"> werden und bietet dadurch deutlich mehr Möglichkeiten für Entwickler mit entsprechenden Problemen umzugehen</w:t>
      </w:r>
      <w:r>
        <w:t xml:space="preserve"> um z. B. Fallbacks im Circuit </w:t>
      </w:r>
      <w:proofErr w:type="spellStart"/>
      <w:r>
        <w:t>Breaker</w:t>
      </w:r>
      <w:proofErr w:type="spellEnd"/>
      <w:r>
        <w:t xml:space="preserve"> einzustellen. Da nie das Java Umfeld verlassen wird fällt es Entwicklern oft deutlich leichter Probleme direkt zu lösen ohne ein neues System wie ein Service Mesh zu erlernen und bietet gleichzeitig auch mehr Möglichkeiten mit Problemen umzugehen als Konfigurationen in einem Service Mesh dies täten. </w:t>
      </w:r>
    </w:p>
    <w:p w14:paraId="37EF7369" w14:textId="77777777" w:rsidR="00DA35CE" w:rsidRPr="00FC02CD" w:rsidRDefault="00DA35CE" w:rsidP="00DA35CE"/>
    <w:p w14:paraId="782B5BA2" w14:textId="77777777" w:rsidR="00DA35CE" w:rsidRDefault="00DA35CE" w:rsidP="00DA35CE"/>
    <w:p w14:paraId="3267438C" w14:textId="77777777" w:rsidR="00DA35CE" w:rsidRDefault="00DA35CE" w:rsidP="00DA35CE"/>
    <w:p w14:paraId="3E9728B4" w14:textId="77777777" w:rsidR="00DA35CE" w:rsidRDefault="00DA35CE" w:rsidP="00DA35CE"/>
    <w:p w14:paraId="4E93FF5F" w14:textId="6DFB7CAC" w:rsidR="00CD3BF0" w:rsidRDefault="006E25E1" w:rsidP="00083C44">
      <w:pPr>
        <w:pStyle w:val="berschrift1"/>
      </w:pPr>
      <w:r>
        <w:lastRenderedPageBreak/>
        <w:t>Möglichkeiten zum Management und Gewährleisten eines verteilten Systems</w:t>
      </w:r>
      <w:bookmarkEnd w:id="61"/>
    </w:p>
    <w:p w14:paraId="40C6F7CC" w14:textId="2E7797C2" w:rsidR="006E25E1" w:rsidRDefault="006E25E1" w:rsidP="006E25E1">
      <w:pPr>
        <w:pStyle w:val="berschrift2"/>
      </w:pPr>
      <w:bookmarkStart w:id="75" w:name="_Ref26188806"/>
      <w:bookmarkStart w:id="76" w:name="_Ref26188814"/>
      <w:bookmarkStart w:id="77" w:name="_Toc27565516"/>
      <w:r>
        <w:t>Kommunikations-Leitung</w:t>
      </w:r>
      <w:bookmarkEnd w:id="75"/>
      <w:bookmarkEnd w:id="76"/>
      <w:bookmarkEnd w:id="77"/>
    </w:p>
    <w:p w14:paraId="36839DE3" w14:textId="0DF0F461" w:rsidR="006E25E1" w:rsidRPr="00BC1EB0" w:rsidRDefault="006E25E1" w:rsidP="006E25E1">
      <w:pPr>
        <w:pStyle w:val="berschrift3"/>
        <w:rPr>
          <w:color w:val="FF0000"/>
        </w:rPr>
      </w:pPr>
      <w:bookmarkStart w:id="78" w:name="_Toc27565517"/>
      <w:r>
        <w:t>API Gateway</w:t>
      </w:r>
      <w:bookmarkEnd w:id="78"/>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79" w:name="_CTVK001b079caac0f7f4651bdee691a23b425fb"/>
      <w:r w:rsidR="00385B10" w:rsidRPr="00385B10">
        <w:rPr>
          <w:noProof/>
        </w:rPr>
        <w:t xml:space="preserve"> </w:t>
      </w:r>
    </w:p>
    <w:p w14:paraId="1BA5FFDE" w14:textId="63B8EAA7" w:rsidR="006E25E1" w:rsidRPr="00D11F2D" w:rsidRDefault="002B40AC" w:rsidP="00385B10">
      <w:pPr>
        <w:ind w:left="360"/>
        <w:jc w:val="center"/>
      </w:pPr>
      <w:bookmarkStart w:id="80" w:name="_Ref26185334"/>
      <w:bookmarkStart w:id="81" w:name="_Toc30965079"/>
      <w:r>
        <w:rPr>
          <w:noProof/>
        </w:rPr>
        <w:lastRenderedPageBreak/>
        <w:drawing>
          <wp:anchor distT="0" distB="0" distL="114300" distR="114300" simplePos="0" relativeHeight="251650048" behindDoc="0" locked="0" layoutInCell="1" allowOverlap="1" wp14:anchorId="765F2210" wp14:editId="43B78B0F">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9">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80"/>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9B1E7C">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79"/>
      <w:bookmarkEnd w:id="81"/>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82" w:name="_CTVK001e771050d7f294696968574f02381e6a3"/>
      <w:r>
        <w:rPr>
          <w:noProof/>
          <w:color w:val="0000FF"/>
          <w:u w:val="single"/>
        </w:rPr>
        <w:lastRenderedPageBreak/>
        <w:drawing>
          <wp:anchor distT="0" distB="0" distL="114300" distR="114300" simplePos="0" relativeHeight="251669504" behindDoc="0" locked="0" layoutInCell="1" allowOverlap="1" wp14:anchorId="567CE5AA" wp14:editId="735E9C11">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82"/>
    </w:p>
    <w:p w14:paraId="22BBEBA2" w14:textId="35C521C2" w:rsidR="000E2059" w:rsidRPr="006E78A1" w:rsidRDefault="000E2059" w:rsidP="000E2059">
      <w:pPr>
        <w:pStyle w:val="Beschriftung"/>
        <w:rPr>
          <w:rStyle w:val="Hyperlink"/>
        </w:rPr>
      </w:pPr>
      <w:bookmarkStart w:id="83" w:name="_Ref26185599"/>
      <w:bookmarkStart w:id="84" w:name="_Toc30965080"/>
      <w:proofErr w:type="spellStart"/>
      <w:r w:rsidRPr="008073D0">
        <w:rPr>
          <w:lang w:val="en-US"/>
        </w:rPr>
        <w:t>Abbildung</w:t>
      </w:r>
      <w:proofErr w:type="spellEnd"/>
      <w:r w:rsidRPr="008073D0">
        <w:rPr>
          <w:lang w:val="en-US"/>
        </w:rPr>
        <w:t xml:space="preserve"> </w:t>
      </w:r>
      <w:r w:rsidR="00F42FF9">
        <w:rPr>
          <w:lang w:val="en-US"/>
        </w:rPr>
        <w:fldChar w:fldCharType="begin"/>
      </w:r>
      <w:r w:rsidR="00F42FF9" w:rsidRPr="008073D0">
        <w:rPr>
          <w:lang w:val="en-US"/>
        </w:rPr>
        <w:instrText xml:space="preserve"> SEQ Abbildung \* ARABIC </w:instrText>
      </w:r>
      <w:r w:rsidR="00F42FF9">
        <w:rPr>
          <w:lang w:val="en-US"/>
        </w:rPr>
        <w:fldChar w:fldCharType="separate"/>
      </w:r>
      <w:r w:rsidR="00DD17B5" w:rsidRPr="008073D0">
        <w:rPr>
          <w:noProof/>
          <w:lang w:val="en-US"/>
        </w:rPr>
        <w:t>8</w:t>
      </w:r>
      <w:r w:rsidR="00F42FF9">
        <w:rPr>
          <w:lang w:val="en-US"/>
        </w:rPr>
        <w:fldChar w:fldCharType="end"/>
      </w:r>
      <w:bookmarkEnd w:id="83"/>
      <w:r w:rsidRPr="008073D0">
        <w:rPr>
          <w:lang w:val="en-US"/>
        </w:rPr>
        <w:t xml:space="preserve">: API Gateways </w:t>
      </w:r>
      <w:proofErr w:type="spellStart"/>
      <w:r w:rsidRPr="008073D0">
        <w:rPr>
          <w:lang w:val="en-US"/>
        </w:rPr>
        <w:t>Backends</w:t>
      </w:r>
      <w:proofErr w:type="spellEnd"/>
      <w:r w:rsidRPr="008073D0">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009B1E7C" w:rsidRPr="008073D0">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9B1E7C" w:rsidRPr="002314B2">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w:instrText>
          </w:r>
          <w:r w:rsidR="009B1E7C">
            <w:instrText>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84"/>
    </w:p>
    <w:p w14:paraId="42219ED9" w14:textId="36572468" w:rsidR="006E25E1" w:rsidRPr="001C7C16" w:rsidRDefault="006E25E1" w:rsidP="006E25E1">
      <w:pPr>
        <w:pStyle w:val="berschrift3"/>
      </w:pPr>
      <w:bookmarkStart w:id="85" w:name="_Toc27565518"/>
      <w:r>
        <w:t xml:space="preserve">API </w:t>
      </w:r>
      <w:proofErr w:type="spellStart"/>
      <w:r w:rsidRPr="001C7C16">
        <w:t>Microgateway</w:t>
      </w:r>
      <w:bookmarkEnd w:id="85"/>
      <w:proofErr w:type="spellEnd"/>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86" w:name="_Ref26445013"/>
      <w:bookmarkStart w:id="87" w:name="_Ref26445044"/>
      <w:bookmarkStart w:id="88" w:name="_Toc27565519"/>
      <w:r>
        <w:t>Gewährleistung von Services</w:t>
      </w:r>
      <w:bookmarkEnd w:id="86"/>
      <w:bookmarkEnd w:id="87"/>
      <w:bookmarkEnd w:id="88"/>
    </w:p>
    <w:p w14:paraId="6FDBED39" w14:textId="04C4159E" w:rsidR="004F1A7D" w:rsidRDefault="006E25E1" w:rsidP="004F1A7D">
      <w:pPr>
        <w:pStyle w:val="berschrift3"/>
      </w:pPr>
      <w:bookmarkStart w:id="89" w:name="_Toc27565520"/>
      <w:r>
        <w:t>Einleitung</w:t>
      </w:r>
      <w:bookmarkEnd w:id="89"/>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90" w:name="_Toc27565521"/>
      <w:r>
        <w:t>Bulkhead</w:t>
      </w:r>
      <w:bookmarkEnd w:id="90"/>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4D7B563" w:rsidR="00DD17B5" w:rsidRDefault="00DD17B5" w:rsidP="00DD17B5">
      <w:bookmarkStart w:id="91" w:name="_CTVK001c1124d64e10c4e0ba35d369d6940a733"/>
      <w:r>
        <w:rPr>
          <w:noProof/>
        </w:rPr>
        <w:drawing>
          <wp:anchor distT="0" distB="0" distL="114300" distR="114300" simplePos="0" relativeHeight="251679744" behindDoc="0" locked="0" layoutInCell="1" allowOverlap="1" wp14:anchorId="73D6BC75" wp14:editId="0F961C0F">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91"/>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Weitere Probleme welche in einem verteilten System auftreten k</w:t>
      </w:r>
      <w:r w:rsidR="00E30A75">
        <w:t>önnen betreffen die Ressourcen.</w:t>
      </w:r>
    </w:p>
    <w:p w14:paraId="3469E053" w14:textId="0911BA72" w:rsidR="00DD17B5" w:rsidRDefault="00DD17B5" w:rsidP="00DD17B5">
      <w:pPr>
        <w:pStyle w:val="Beschriftung"/>
      </w:pPr>
      <w:bookmarkStart w:id="92" w:name="_Toc30965081"/>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9B1E7C">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92"/>
    </w:p>
    <w:p w14:paraId="68D03FB1" w14:textId="4044F1F9" w:rsidR="00F80D25" w:rsidRDefault="006C3FB2" w:rsidP="00DD17B5">
      <w:r>
        <w:t>So kann ein einzelner Service Ressourcen von mehreren Services aufbrauchen bis diese gar nicht mehr arbeiten können und im Endeffekt mit abstürzen</w:t>
      </w:r>
      <w:r w:rsidR="00D076B8">
        <w:t>/</w:t>
      </w:r>
      <w:r>
        <w:t xml:space="preserve">ausfallen </w:t>
      </w:r>
      <w:r w:rsidR="00D076B8">
        <w:t>zwei Beispiele hierfür wären:</w:t>
      </w:r>
      <w:r>
        <w:t xml:space="preserve"> zwei Services </w:t>
      </w:r>
      <w:r w:rsidR="00D076B8">
        <w:t>besitzen</w:t>
      </w:r>
      <w:r>
        <w:t xml:space="preserve"> dieselbe Warteschlangenliste</w:t>
      </w:r>
      <w:r w:rsidR="00D076B8">
        <w:t>,</w:t>
      </w:r>
      <w:r>
        <w:t xml:space="preserve"> der erste Service </w:t>
      </w:r>
      <w:r w:rsidR="00D076B8">
        <w:t>schreibt</w:t>
      </w:r>
      <w:r>
        <w:t xml:space="preserve"> sie voll woraufhin der zweite</w:t>
      </w:r>
      <w:r w:rsidR="00D076B8">
        <w:t xml:space="preserve"> Service sie</w:t>
      </w:r>
      <w:r>
        <w:t xml:space="preserve"> auch nicht mehr </w:t>
      </w:r>
      <w:r w:rsidR="00D076B8">
        <w:t>verwenden kann oder Es entsteht ein Fehler in einem Service B, Service A der diesen Service anspricht macht nun ganz schnelle und häufige anfragen da immer sofort eine Antwort mit einem Error zurück gesendet wird wodurch auch Service A ausfällt da dieser hierdurch überlastet wird.</w:t>
      </w:r>
    </w:p>
    <w:p w14:paraId="70434D84" w14:textId="23C3D8BA" w:rsidR="00850390" w:rsidRPr="00850390" w:rsidRDefault="00F80D25" w:rsidP="00F80D25">
      <w:pPr>
        <w:pStyle w:val="berschrift4"/>
      </w:pPr>
      <w:r>
        <w:lastRenderedPageBreak/>
        <w:t>Was sind Bulkheads?</w:t>
      </w:r>
    </w:p>
    <w:p w14:paraId="0843FC89" w14:textId="03825BE0" w:rsidR="00DD17B5" w:rsidRDefault="00D076B8" w:rsidP="00DD17B5">
      <w:r>
        <w:t>Bulkhead i</w:t>
      </w:r>
      <w:r w:rsidR="006E25E1">
        <w:t>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rsidR="006E25E1">
        <w:t>. Feuerschutztüren im Brandschutz dienen demselben Zweck und verhindern die Rauchverbreitung im Haus.</w:t>
      </w:r>
    </w:p>
    <w:p w14:paraId="4598222E" w14:textId="1DCF4FB3" w:rsidR="00A52E82" w:rsidRPr="00A52E82" w:rsidRDefault="00A52E82" w:rsidP="00A52E82">
      <w:pPr>
        <w:pStyle w:val="Beschriftung"/>
      </w:pPr>
      <w:bookmarkStart w:id="93" w:name="_CTVK0010c51ecf4e5474286834c21585e32af34"/>
      <w:bookmarkStart w:id="94" w:name="_CTVK00187e21482b10541bcaaf0470c4115fde2"/>
      <w:bookmarkStart w:id="95" w:name="_Ref26198857"/>
      <w:bookmarkStart w:id="96" w:name="_Toc30965082"/>
      <w:r>
        <w:rPr>
          <w:noProof/>
        </w:rPr>
        <w:drawing>
          <wp:anchor distT="0" distB="0" distL="114300" distR="114300" simplePos="0" relativeHeight="251660288" behindDoc="0" locked="0" layoutInCell="1" allowOverlap="1" wp14:anchorId="52CE4F7C" wp14:editId="0CBF23E0">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93"/>
      <w:bookmarkEnd w:id="94"/>
      <w:r>
        <w:rPr>
          <w:noProof/>
        </w:rPr>
        <w:drawing>
          <wp:anchor distT="0" distB="0" distL="114300" distR="114300" simplePos="0" relativeHeight="251674624" behindDoc="0" locked="0" layoutInCell="1" allowOverlap="1" wp14:anchorId="3D0EB367" wp14:editId="1BCFF33D">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bookmarkEnd w:id="95"/>
      <w:r w:rsidRPr="00F80D25">
        <w:t>: Schiff</w:t>
      </w:r>
      <w:r>
        <w:t xml:space="preserve"> Links</w:t>
      </w:r>
      <w:r w:rsidRPr="00F80D25">
        <w:t xml:space="preserve"> Ohne Bulkhead </w:t>
      </w:r>
      <w:sdt>
        <w:sdtPr>
          <w:alias w:val="Don't edit this field"/>
          <w:tag w:val="CitaviPlaceholder#395c7bb0-f7f1-4e41-90c5-d8d7dadf6d4d"/>
          <w:id w:val="1127900116"/>
          <w:placeholder>
            <w:docPart w:val="E11F21B201E647C2BF8DB5356EC46E4A"/>
          </w:placeholder>
        </w:sdtPr>
        <w:sdtContent>
          <w:r>
            <w:fldChar w:fldCharType="begin"/>
          </w:r>
          <w:r w:rsidR="009B1E7C">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t>(IBM 11/28/2019)</w:t>
          </w:r>
          <w:r>
            <w:fldChar w:fldCharType="end"/>
          </w:r>
        </w:sdtContent>
      </w:sdt>
      <w:bookmarkEnd w:id="96"/>
      <w:r w:rsidRPr="00F80D25">
        <w:t xml:space="preserve"> </w:t>
      </w:r>
    </w:p>
    <w:p w14:paraId="78640F41" w14:textId="14B82AF7" w:rsidR="00A52E82" w:rsidRDefault="00A52E82" w:rsidP="00A52E82">
      <w:pPr>
        <w:pStyle w:val="Beschriftung"/>
      </w:pPr>
      <w:bookmarkStart w:id="97" w:name="_Ref26198858"/>
      <w:bookmarkStart w:id="98" w:name="_Toc30965083"/>
      <w:r w:rsidRPr="00F80D25">
        <w:t xml:space="preserve">Abbildung </w:t>
      </w:r>
      <w:r>
        <w:rPr>
          <w:noProof/>
        </w:rPr>
        <w:fldChar w:fldCharType="begin"/>
      </w:r>
      <w:r>
        <w:rPr>
          <w:noProof/>
        </w:rPr>
        <w:instrText xml:space="preserve"> SEQ Abbildung \* ARABIC </w:instrText>
      </w:r>
      <w:r>
        <w:rPr>
          <w:noProof/>
        </w:rPr>
        <w:fldChar w:fldCharType="separate"/>
      </w:r>
      <w:r>
        <w:rPr>
          <w:noProof/>
        </w:rPr>
        <w:t>11</w:t>
      </w:r>
      <w:r>
        <w:rPr>
          <w:noProof/>
        </w:rPr>
        <w:fldChar w:fldCharType="end"/>
      </w:r>
      <w:bookmarkEnd w:id="97"/>
      <w:r w:rsidRPr="00F80D25">
        <w:t>:</w:t>
      </w:r>
      <w:r>
        <w:t xml:space="preserve"> Schiff Rechts mit</w:t>
      </w:r>
      <w:r w:rsidRPr="00F80D25">
        <w:t xml:space="preserve"> Bulkhead </w:t>
      </w:r>
      <w:sdt>
        <w:sdtPr>
          <w:alias w:val="Don't edit this field"/>
          <w:tag w:val="CitaviPlaceholder#c20a7198-7298-442a-a6e3-22b072352e7c"/>
          <w:id w:val="1536078170"/>
          <w:placeholder>
            <w:docPart w:val="E11F21B201E647C2BF8DB5356EC46E4A"/>
          </w:placeholder>
        </w:sdtPr>
        <w:sdtContent>
          <w:r>
            <w:fldChar w:fldCharType="begin"/>
          </w:r>
          <w:r w:rsidR="009B1E7C">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t>(IBM 11/28/2019)</w:t>
          </w:r>
          <w:r>
            <w:fldChar w:fldCharType="end"/>
          </w:r>
        </w:sdtContent>
      </w:sdt>
      <w:bookmarkEnd w:id="98"/>
    </w:p>
    <w:p w14:paraId="7366B8D8" w14:textId="5EE45E7A" w:rsidR="00DD07B3" w:rsidRDefault="006E25E1" w:rsidP="00A52E82">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t xml:space="preserve"> voneinander Technisch getrennt</w:t>
      </w:r>
      <w:r w:rsidR="00DD17B5">
        <w:t>/isoliert</w:t>
      </w:r>
      <w:r>
        <w:t xml:space="preserve"> werden</w:t>
      </w:r>
      <w:r w:rsidR="00A52E82">
        <w:t>.</w:t>
      </w:r>
      <w:r w:rsidR="00D076B8">
        <w:t xml:space="preserve"> Das bedeutet, dass ein Service nicht auf dieselbe Warteschlange oder Threadpool zugreift wie ein anderer Service sondern diese separat zugewiesen werden.</w:t>
      </w:r>
    </w:p>
    <w:p w14:paraId="6F64DE31" w14:textId="1A98622A" w:rsidR="00DD07B3" w:rsidRDefault="00DD07B3" w:rsidP="006E25E1">
      <w:r>
        <w:t>Durch dieses Pattern wird einerseits</w:t>
      </w:r>
      <w:r w:rsidR="00A52E82">
        <w:t xml:space="preserve"> zwar</w:t>
      </w:r>
      <w:r>
        <w:t xml:space="preserve"> der Schaden nicht verhindert </w:t>
      </w:r>
      <w:r w:rsidR="00A52E82">
        <w:t>dafür allerdings</w:t>
      </w:r>
      <w:r>
        <w:t xml:space="preserve"> davon abgehalten sich auszubreiten und in einem Rahmen zu halten wo sich ein Service auch wieder erholen kann. Andererseits </w:t>
      </w:r>
      <w:r w:rsidR="00A52E82">
        <w:t>dient es dazu nur jeweils so viel Arbeit auf einmal abzuarbeiten wie dies Eingestellt ist, um immer noch reagieren zu können. Wenn man beim Bild des Schiffen bleibt, wiederspiegeln die Kammern jeweils einen Service mit einer gewissen Anzahl an Ressourcen und dieser Service kann nur so viel Einnehmen/Fluten wie seine Kammer hergibt/bereitstellt.</w:t>
      </w:r>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0AA0D100"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62F5A762" w14:textId="7AB0C47D" w:rsidR="00981BC6" w:rsidRDefault="00A52E82" w:rsidP="00981BC6">
      <w:pPr>
        <w:pStyle w:val="Beschriftung"/>
      </w:pPr>
      <w:bookmarkStart w:id="99" w:name="_CTVK001083e7e3f172b453387becafffc581b20"/>
      <w:bookmarkStart w:id="100" w:name="_Toc30965084"/>
      <w:r>
        <w:rPr>
          <w:noProof/>
        </w:rPr>
        <w:lastRenderedPageBreak/>
        <w:drawing>
          <wp:anchor distT="0" distB="0" distL="114300" distR="114300" simplePos="0" relativeHeight="251632640" behindDoc="0" locked="0" layoutInCell="1" allowOverlap="1" wp14:anchorId="50662BF7" wp14:editId="13B31ABE">
            <wp:simplePos x="0" y="0"/>
            <wp:positionH relativeFrom="column">
              <wp:posOffset>565150</wp:posOffset>
            </wp:positionH>
            <wp:positionV relativeFrom="paragraph">
              <wp:posOffset>-190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99"/>
      <w:r w:rsidR="00981BC6" w:rsidRPr="00DD17B5">
        <w:t xml:space="preserve">Abbildung </w:t>
      </w:r>
      <w:r w:rsidR="00981BC6">
        <w:rPr>
          <w:noProof/>
        </w:rPr>
        <w:fldChar w:fldCharType="begin"/>
      </w:r>
      <w:r w:rsidR="00981BC6">
        <w:rPr>
          <w:noProof/>
        </w:rPr>
        <w:instrText xml:space="preserve"> SEQ Abbildung \* ARABIC </w:instrText>
      </w:r>
      <w:r w:rsidR="00981BC6">
        <w:rPr>
          <w:noProof/>
        </w:rPr>
        <w:fldChar w:fldCharType="separate"/>
      </w:r>
      <w:r w:rsidR="00981BC6">
        <w:rPr>
          <w:noProof/>
        </w:rPr>
        <w:t>12</w:t>
      </w:r>
      <w:r w:rsidR="00981BC6">
        <w:rPr>
          <w:noProof/>
        </w:rPr>
        <w:fldChar w:fldCharType="end"/>
      </w:r>
      <w:r w:rsidR="00981BC6">
        <w:t xml:space="preserve">: Microservices mit dem Bulkhead </w:t>
      </w:r>
      <w:sdt>
        <w:sdtPr>
          <w:alias w:val="Don't edit this field"/>
          <w:tag w:val="CitaviPlaceholder#31709558-1f22-48f8-bc47-47d1149bc642"/>
          <w:id w:val="1052038569"/>
          <w:placeholder>
            <w:docPart w:val="13FA4AE978D0463184F3D06A25EA23FA"/>
          </w:placeholder>
        </w:sdtPr>
        <w:sdtContent>
          <w:r w:rsidR="00981BC6">
            <w:fldChar w:fldCharType="begin"/>
          </w:r>
          <w:r w:rsidR="009B1E7C">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rsidR="00981BC6">
            <w:fldChar w:fldCharType="separate"/>
          </w:r>
          <w:r w:rsidR="00303B32">
            <w:t>(Eigenkreation)</w:t>
          </w:r>
          <w:r w:rsidR="00981BC6">
            <w:fldChar w:fldCharType="end"/>
          </w:r>
        </w:sdtContent>
      </w:sdt>
      <w:bookmarkEnd w:id="100"/>
    </w:p>
    <w:p w14:paraId="0492DF98" w14:textId="0F2C1C37" w:rsidR="006E25E1" w:rsidRDefault="006E25E1" w:rsidP="006E25E1">
      <w:pPr>
        <w:pStyle w:val="Listenabsatz"/>
        <w:numPr>
          <w:ilvl w:val="0"/>
          <w:numId w:val="40"/>
        </w:numPr>
      </w:pPr>
      <w:r>
        <w:t>Vermeide Synchrone aufrufe zu anderen Services:</w:t>
      </w:r>
    </w:p>
    <w:p w14:paraId="7C3EB9CC" w14:textId="30921E8D"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60252DE2" w14:textId="221C3657" w:rsidR="001166A4" w:rsidRDefault="001166A4" w:rsidP="001166A4">
      <w:pPr>
        <w:pStyle w:val="berschrift4"/>
      </w:pPr>
      <w:r>
        <w:t>Umsetzung</w:t>
      </w:r>
    </w:p>
    <w:p w14:paraId="21E678F2" w14:textId="77777777" w:rsidR="00C80BAE" w:rsidRDefault="00C80BAE" w:rsidP="001166A4">
      <w:r w:rsidRPr="00C80BAE">
        <w:t xml:space="preserve">Es gibt verschiedene Möglichkeiten ein Bulkhead in ein Softwaresystem einzubauen. Dies unterscheidet sich einmal im Ort der Implementierung und zum anderen in der Komplexität der Implementierung. Verschiedene </w:t>
      </w:r>
      <w:r w:rsidRPr="00C80BAE">
        <w:rPr>
          <w:b/>
        </w:rPr>
        <w:t>Orte</w:t>
      </w:r>
      <w:r w:rsidRPr="00C80BAE">
        <w:t xml:space="preserve"> wären in diesem Falle eine direkte Implementierung im Code, eine Nutzung von Drittanbieter Software durch Firewall regeln oder z. B. durch Konfiguration in einem Service Mesh. Die </w:t>
      </w:r>
      <w:r w:rsidRPr="00C80BAE">
        <w:rPr>
          <w:b/>
        </w:rPr>
        <w:t>Komplexität</w:t>
      </w:r>
      <w:r w:rsidRPr="00C80BAE">
        <w:t xml:space="preserve"> der Implementierung meint hierbei wie spezifisch auf das Geschehen des Prozesses Einfluss genommen werden kann. Diese beiden Eigenschaften sind oft zwei Seiten einer Wag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 dass wenn eine Anwendung nicht in unterschiedliche Ressourcen abschnitte getrennt werden kann, überhaupt von einem Bulkhead die Rede ist.</w:t>
      </w:r>
    </w:p>
    <w:p w14:paraId="0A88E7F6" w14:textId="21BAA2E0" w:rsidR="001166A4" w:rsidRDefault="003D2421" w:rsidP="001166A4">
      <w:r>
        <w:t>Beispiel</w:t>
      </w:r>
      <w:r w:rsidR="006F4465">
        <w:t>:</w:t>
      </w:r>
      <w:r>
        <w:t xml:space="preserve"> </w:t>
      </w:r>
      <w:r w:rsidR="004E4CC7">
        <w:t>E</w:t>
      </w:r>
      <w:r>
        <w:t>ine Code Umsetzung in</w:t>
      </w:r>
      <w:r w:rsidR="000E6EA9">
        <w:t xml:space="preserve"> einfachem schlichtem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t>Codeteil</w:t>
      </w:r>
      <w:proofErr w:type="spellEnd"/>
      <w:r>
        <w:t xml:space="preserve">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w:t>
      </w:r>
      <w:r>
        <w:lastRenderedPageBreak/>
        <w:t>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101" w:name="_Ref29454003"/>
      <w:bookmarkStart w:id="102" w:name="_Toc30959309"/>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1</w:t>
      </w:r>
      <w:r w:rsidR="006F4465">
        <w:rPr>
          <w:noProof/>
        </w:rPr>
        <w:fldChar w:fldCharType="end"/>
      </w:r>
      <w:bookmarkEnd w:id="101"/>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bookmarkEnd w:id="102"/>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bookmarkStart w:id="103" w:name="_Toc30959310"/>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2</w:t>
      </w:r>
      <w:r w:rsidR="006F4465">
        <w:rPr>
          <w:noProof/>
        </w:rPr>
        <w:fldChar w:fldCharType="end"/>
      </w:r>
      <w:r>
        <w:t xml:space="preserve">: Bulkhead Fehlermeldung wenn der Threadpool </w:t>
      </w:r>
      <w:r w:rsidR="006F4465">
        <w:t>vollgelaufen</w:t>
      </w:r>
      <w:r>
        <w:t xml:space="preserve"> ist.</w:t>
      </w:r>
      <w:bookmarkEnd w:id="103"/>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104" w:name="_Ref29484612"/>
      <w:bookmarkStart w:id="105" w:name="_Toc30959311"/>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Pr>
          <w:noProof/>
        </w:rPr>
        <w:t>3</w:t>
      </w:r>
      <w:r w:rsidR="00621C0E">
        <w:rPr>
          <w:noProof/>
        </w:rPr>
        <w:fldChar w:fldCharType="end"/>
      </w:r>
      <w:bookmarkEnd w:id="104"/>
      <w:r>
        <w:t>:</w:t>
      </w:r>
      <w:r w:rsidR="006E510B">
        <w:t xml:space="preserve"> </w:t>
      </w:r>
      <w:r>
        <w:t>Resilient4j mit Spring Boot 2</w:t>
      </w:r>
      <w:r w:rsidR="00321FBC">
        <w:t>.</w:t>
      </w:r>
      <w:bookmarkEnd w:id="105"/>
    </w:p>
    <w:p w14:paraId="3EC9AC3C" w14:textId="77777777"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or im </w:t>
      </w:r>
      <w:proofErr w:type="spellStart"/>
      <w:r w:rsidRPr="006E510B">
        <w:t>Reihnen</w:t>
      </w:r>
      <w:proofErr w:type="spellEnd"/>
      <w:r w:rsidRPr="006E510B">
        <w:t xml:space="preserve"> </w:t>
      </w:r>
      <w:proofErr w:type="spellStart"/>
      <w:r w:rsidRPr="006E510B">
        <w:t>Javacode</w:t>
      </w:r>
      <w:proofErr w:type="spellEnd"/>
      <w:r w:rsidRPr="006E510B">
        <w:t xml:space="preserve"> man in</w:t>
      </w:r>
      <w:r>
        <w:t xml:space="preserve"> </w:t>
      </w:r>
      <w:r>
        <w:fldChar w:fldCharType="begin"/>
      </w:r>
      <w:r>
        <w:instrText xml:space="preserve"> REF _Ref29484612 \h </w:instrText>
      </w:r>
      <w:r>
        <w:fldChar w:fldCharType="separate"/>
      </w:r>
      <w:proofErr w:type="spellStart"/>
      <w:r>
        <w:t>Codeteil</w:t>
      </w:r>
      <w:proofErr w:type="spellEnd"/>
      <w:r>
        <w:t xml:space="preserve"> </w:t>
      </w:r>
      <w:r>
        <w:rPr>
          <w:noProof/>
        </w:rPr>
        <w:t>3</w:t>
      </w:r>
      <w:r>
        <w:fldChar w:fldCharType="end"/>
      </w:r>
      <w:r w:rsidRPr="006E510B">
        <w:t xml:space="preserve"> sehen kann. Die alleinige Voraussetzung zur Nutzung des Threadpool Bulkheads anstelle des Semaphoren Bulkheads ist, die </w:t>
      </w:r>
      <w:proofErr w:type="gramStart"/>
      <w:r w:rsidRPr="006E510B">
        <w:t>das ein</w:t>
      </w:r>
      <w:proofErr w:type="gramEnd"/>
      <w:r w:rsidRPr="006E510B">
        <w:t xml:space="preserve"> </w:t>
      </w:r>
      <w:proofErr w:type="spellStart"/>
      <w:r w:rsidRPr="006E510B">
        <w:t>CompletableFutur</w:t>
      </w:r>
      <w:proofErr w:type="spellEnd"/>
      <w:r w:rsidRPr="006E510B">
        <w:t xml:space="preserve"> Objekt von der Methode zurückgegeben wird. Einstellungen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6E510B">
        <w:rPr>
          <w:lang w:val="en-US"/>
        </w:rPr>
        <w:lastRenderedPageBreak/>
        <w:t xml:space="preserve">Retry </w:t>
      </w:r>
      <w:proofErr w:type="gramStart"/>
      <w:r w:rsidRPr="006E510B">
        <w:rPr>
          <w:lang w:val="en-US"/>
        </w:rPr>
        <w:t xml:space="preserve">( </w:t>
      </w:r>
      <w:proofErr w:type="spellStart"/>
      <w:r w:rsidRPr="006E510B">
        <w:rPr>
          <w:lang w:val="en-US"/>
        </w:rPr>
        <w:t>C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7A25113E" w14:textId="7B137ADF" w:rsidR="006E510B" w:rsidRPr="000E6EA9" w:rsidRDefault="000E6EA9" w:rsidP="00C341E3">
      <w:r>
        <w:t>Resilient4j ist hierbei</w:t>
      </w:r>
      <w:r w:rsidR="006E510B">
        <w:t xml:space="preserve"> die am weitesten verbreitete </w:t>
      </w:r>
      <w:r>
        <w:t>Bibliotheken</w:t>
      </w:r>
      <w:r w:rsidR="006E510B">
        <w:t xml:space="preserve"> im Java Umfeld und Löst damit denn bisherigen Platzhirsch Hystrix von </w:t>
      </w:r>
      <w:proofErr w:type="spellStart"/>
      <w:r w:rsidR="006E510B">
        <w:t>Netzflix</w:t>
      </w:r>
      <w:proofErr w:type="spellEnd"/>
      <w:r w:rsidR="006E510B">
        <w:t xml:space="preserve"> ab, welcher nicht länger </w:t>
      </w:r>
      <w:proofErr w:type="spellStart"/>
      <w:r w:rsidR="006E510B">
        <w:t>supportet</w:t>
      </w:r>
      <w:proofErr w:type="spellEnd"/>
      <w:r w:rsidR="006E510B">
        <w:t xml:space="preserve"> wird</w:t>
      </w:r>
      <w:r>
        <w:t xml:space="preserve">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 xml:space="preserve">Beispiel: Bulkhead durch Konfiguration in </w:t>
      </w:r>
      <w:proofErr w:type="spellStart"/>
      <w:r>
        <w:t>Istio</w:t>
      </w:r>
      <w:proofErr w:type="spellEnd"/>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106" w:name="_Toc27565522"/>
      <w:r w:rsidRPr="00B81308">
        <w:rPr>
          <w:lang w:val="en-US"/>
        </w:rPr>
        <w:t>Circuit breaker</w:t>
      </w:r>
      <w:bookmarkEnd w:id="106"/>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107" w:name="_CTVK0014e1c2975c68e4d29b232a1c6da72662e"/>
      <w:r>
        <w:rPr>
          <w:noProof/>
        </w:rPr>
        <w:lastRenderedPageBreak/>
        <w:drawing>
          <wp:anchor distT="0" distB="0" distL="114300" distR="114300" simplePos="0" relativeHeight="251655168" behindDoc="0" locked="0" layoutInCell="1" allowOverlap="1" wp14:anchorId="528D6C8F" wp14:editId="5915AB9C">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5">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107"/>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542C9A5C" w:rsidR="006E25E1" w:rsidRPr="004944B8" w:rsidRDefault="00B81308" w:rsidP="00B81308">
      <w:pPr>
        <w:pStyle w:val="Beschriftung"/>
      </w:pPr>
      <w:bookmarkStart w:id="108" w:name="_Ref26263016"/>
      <w:bookmarkStart w:id="109" w:name="_Toc30965085"/>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108"/>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9B1E7C">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109"/>
    </w:p>
    <w:p w14:paraId="0FD1279E" w14:textId="03CEF51C" w:rsidR="00B81308" w:rsidRDefault="006E25E1" w:rsidP="0050039F">
      <w:r w:rsidRPr="00767141">
        <w:rPr>
          <w:b/>
        </w:rPr>
        <w:t>Half-Open</w:t>
      </w:r>
      <w:r w:rsidRPr="00767141">
        <w:t xml:space="preserve"> testet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110" w:name="_Ref29474343"/>
      <w:r>
        <w:tab/>
      </w:r>
      <w:r w:rsidR="006F4465">
        <w:t>Umsetzung</w:t>
      </w:r>
      <w:bookmarkEnd w:id="110"/>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8AE2DBC" w:rsidR="006F4465" w:rsidRDefault="00FC2865" w:rsidP="006F4465">
      <w:r>
        <w:t xml:space="preserve">Beispiel: </w:t>
      </w:r>
      <w:r w:rsidR="004E4CC7">
        <w:t>E</w:t>
      </w:r>
      <w:r>
        <w:t xml:space="preserve">ine Code Umsetzung in Java mit </w:t>
      </w:r>
      <w:r w:rsidR="002671FD">
        <w:t>Resilient4j und Spring Boot 2</w:t>
      </w:r>
      <w:r>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end"/>
      </w:r>
      <w:r w:rsidR="007729E3">
        <w:fldChar w:fldCharType="begin"/>
      </w:r>
      <w:r w:rsidR="007729E3">
        <w:instrText xml:space="preserve"> REF _Ref29473322 \h </w:instrText>
      </w:r>
      <w:r w:rsidR="007729E3">
        <w:fldChar w:fldCharType="separate"/>
      </w:r>
      <w:proofErr w:type="spellStart"/>
      <w:r w:rsidR="007729E3">
        <w:t>Codeteil</w:t>
      </w:r>
      <w:proofErr w:type="spellEnd"/>
      <w:r w:rsidR="007729E3">
        <w:t xml:space="preserve"> </w:t>
      </w:r>
      <w:r w:rsidR="007729E3">
        <w:rPr>
          <w:noProof/>
        </w:rPr>
        <w:t>6</w:t>
      </w:r>
      <w:r w:rsidR="007729E3">
        <w:fldChar w:fldCharType="end"/>
      </w:r>
      <w:r w:rsidR="007729E3">
        <w:t>. Die jeweiligen Namen</w:t>
      </w:r>
      <w:r w:rsidR="007C223C">
        <w:t xml:space="preserve"> sowie Einstellungen für jegliche Eigenschaften</w:t>
      </w:r>
      <w:r w:rsidR="007729E3">
        <w:t xml:space="preserve"> werden in einer </w:t>
      </w:r>
      <w:proofErr w:type="spellStart"/>
      <w:r w:rsidR="007729E3">
        <w:t>applicati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7C223C">
        <w:t>Codeteil</w:t>
      </w:r>
      <w:proofErr w:type="spellEnd"/>
      <w:r w:rsidR="007C223C">
        <w:t xml:space="preserve"> </w:t>
      </w:r>
      <w:r w:rsidR="007C223C">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6259B63A" w14:textId="47529073" w:rsidR="00621C0E" w:rsidRPr="00621C0E" w:rsidRDefault="00621C0E" w:rsidP="00621C0E">
      <w:pPr>
        <w:pStyle w:val="Computerprogramm"/>
      </w:pPr>
      <w:proofErr w:type="gramStart"/>
      <w:r w:rsidRPr="00621C0E">
        <w:rPr>
          <w:color w:val="808000"/>
        </w:rPr>
        <w:t>@</w:t>
      </w:r>
      <w:proofErr w:type="spellStart"/>
      <w:r w:rsidRPr="00621C0E">
        <w:rPr>
          <w:color w:val="808000"/>
        </w:rPr>
        <w:t>GetMapping</w:t>
      </w:r>
      <w:proofErr w:type="spellEnd"/>
      <w:r w:rsidRPr="00621C0E">
        <w:t>(</w:t>
      </w:r>
      <w:proofErr w:type="gramEnd"/>
      <w:r w:rsidRPr="00621C0E">
        <w:t xml:space="preserve">path = </w:t>
      </w:r>
      <w:r w:rsidRPr="00621C0E">
        <w:rPr>
          <w:b/>
          <w:bCs/>
          <w:color w:val="008000"/>
        </w:rPr>
        <w:t>"resilience"</w:t>
      </w:r>
      <w:r w:rsidRPr="00621C0E">
        <w:t>)</w:t>
      </w:r>
      <w:r w:rsidRPr="00621C0E">
        <w:br/>
      </w:r>
      <w:r w:rsidRPr="00621C0E">
        <w:rPr>
          <w:color w:val="808000"/>
        </w:rPr>
        <w:t>@</w:t>
      </w:r>
      <w:proofErr w:type="spellStart"/>
      <w:r w:rsidRPr="00621C0E">
        <w:rPr>
          <w:color w:val="808000"/>
        </w:rPr>
        <w:t>CircuitBreaker</w:t>
      </w:r>
      <w:proofErr w:type="spellEnd"/>
      <w:r w:rsidRPr="00621C0E">
        <w:t>(name=</w:t>
      </w:r>
      <w:r w:rsidRPr="00621C0E">
        <w:rPr>
          <w:b/>
          <w:bCs/>
          <w:color w:val="008000"/>
        </w:rPr>
        <w:t>"BACKEND"</w:t>
      </w:r>
      <w:r w:rsidRPr="00621C0E">
        <w:t>)</w:t>
      </w:r>
      <w:r w:rsidRPr="00621C0E">
        <w:br/>
      </w:r>
      <w:r w:rsidRPr="00621C0E">
        <w:rPr>
          <w:b/>
          <w:bCs/>
          <w:color w:val="000080"/>
        </w:rPr>
        <w:t xml:space="preserve">public </w:t>
      </w:r>
      <w:proofErr w:type="spellStart"/>
      <w:r w:rsidRPr="00621C0E">
        <w:t>CompletableFuture</w:t>
      </w:r>
      <w:proofErr w:type="spellEnd"/>
      <w:r w:rsidRPr="00621C0E">
        <w:t>&lt;</w:t>
      </w:r>
      <w:proofErr w:type="spellStart"/>
      <w:r w:rsidRPr="00621C0E">
        <w:t>ModelAndView</w:t>
      </w:r>
      <w:proofErr w:type="spellEnd"/>
      <w:r w:rsidRPr="00621C0E">
        <w:t xml:space="preserve">&gt; </w:t>
      </w:r>
      <w:proofErr w:type="spellStart"/>
      <w:r w:rsidRPr="00621C0E">
        <w:t>getItems</w:t>
      </w:r>
      <w:proofErr w:type="spellEnd"/>
      <w:r w:rsidRPr="00621C0E">
        <w:t>()</w:t>
      </w:r>
      <w:r w:rsidRPr="00621C0E">
        <w:br/>
        <w:t>{</w:t>
      </w:r>
    </w:p>
    <w:p w14:paraId="40FF066F" w14:textId="77B39CE8" w:rsidR="0048113D" w:rsidRDefault="00CC65E6" w:rsidP="007C223C">
      <w:pPr>
        <w:jc w:val="center"/>
      </w:pPr>
      <w:bookmarkStart w:id="111" w:name="_Ref29473322"/>
      <w:bookmarkStart w:id="112" w:name="_Ref29489868"/>
      <w:bookmarkStart w:id="113" w:name="_Toc30959312"/>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4</w:t>
      </w:r>
      <w:r w:rsidR="00D076B8">
        <w:rPr>
          <w:noProof/>
        </w:rPr>
        <w:fldChar w:fldCharType="end"/>
      </w:r>
      <w:bookmarkEnd w:id="111"/>
      <w:r>
        <w:t xml:space="preserve">: 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112"/>
      <w:bookmarkEnd w:id="113"/>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114" w:name="_Ref29474025"/>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115" w:name="_Ref29490274"/>
      <w:bookmarkStart w:id="116" w:name="_Toc30959313"/>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5</w:t>
      </w:r>
      <w:r w:rsidR="00D076B8">
        <w:rPr>
          <w:noProof/>
        </w:rPr>
        <w:fldChar w:fldCharType="end"/>
      </w:r>
      <w:bookmarkEnd w:id="114"/>
      <w:bookmarkEnd w:id="115"/>
      <w:r>
        <w:t>:</w:t>
      </w:r>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bookmarkEnd w:id="116"/>
      <w:proofErr w:type="spellEnd"/>
    </w:p>
    <w:p w14:paraId="409759B5" w14:textId="050A6C46" w:rsidR="007C223C" w:rsidRPr="007C223C" w:rsidRDefault="007C223C" w:rsidP="00D257C3">
      <w:pPr>
        <w:rPr>
          <w:color w:val="FF0000"/>
        </w:rPr>
      </w:pPr>
      <w:r w:rsidRPr="007C223C">
        <w:rPr>
          <w:color w:val="FF0000"/>
        </w:rPr>
        <w:lastRenderedPageBreak/>
        <w:t>Falls ein Dashboard zur Übersicht der vorgehenden Prozesse gewünscht ist hierbei allerdings etwas mehr notwendig als bei der älteren Alternative Hystrix.</w:t>
      </w:r>
    </w:p>
    <w:p w14:paraId="6C826D12" w14:textId="7BE8652F" w:rsidR="00D257C3" w:rsidRPr="00D257C3" w:rsidRDefault="00D257C3" w:rsidP="00D257C3"/>
    <w:p w14:paraId="629F2B85" w14:textId="77777777" w:rsidR="00D257C3" w:rsidRDefault="00D257C3" w:rsidP="00D257C3">
      <w:r w:rsidRPr="000D6408">
        <w:t>Alternative nur mit Service Mesh w</w:t>
      </w:r>
      <w:r>
        <w:t xml:space="preserve">ie </w:t>
      </w:r>
      <w:proofErr w:type="spellStart"/>
      <w:r>
        <w:t>Istio</w:t>
      </w:r>
      <w:proofErr w:type="spellEnd"/>
    </w:p>
    <w:p w14:paraId="4C9E8E99" w14:textId="6864D9B5" w:rsidR="00CC65E6" w:rsidRPr="00CC65E6" w:rsidRDefault="00CC65E6" w:rsidP="007C223C">
      <w:pPr>
        <w:pStyle w:val="Beschriftung"/>
        <w:jc w:val="both"/>
      </w:pPr>
    </w:p>
    <w:p w14:paraId="43E466CB" w14:textId="77777777" w:rsidR="006E25E1" w:rsidRDefault="006E25E1" w:rsidP="006E25E1">
      <w:pPr>
        <w:pStyle w:val="berschrift3"/>
      </w:pPr>
      <w:bookmarkStart w:id="117" w:name="_Toc27565523"/>
      <w:proofErr w:type="spellStart"/>
      <w:r>
        <w:t>Retry</w:t>
      </w:r>
      <w:bookmarkEnd w:id="117"/>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118" w:name="_CTVK001af507f1be95d421eaeb80dc7d771e74e"/>
      <w:r>
        <w:rPr>
          <w:noProof/>
        </w:rPr>
        <w:drawing>
          <wp:anchor distT="0" distB="0" distL="114300" distR="114300" simplePos="0" relativeHeight="251688960" behindDoc="0" locked="0" layoutInCell="1" allowOverlap="1" wp14:anchorId="6E79E6EB" wp14:editId="2F656F8B">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6">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118"/>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145ABAA7" w:rsidR="00EA64C1" w:rsidRDefault="00EA64C1" w:rsidP="00EA64C1">
      <w:pPr>
        <w:pStyle w:val="Beschriftung"/>
        <w:ind w:left="720"/>
      </w:pPr>
      <w:bookmarkStart w:id="119" w:name="_Ref26274448"/>
      <w:bookmarkStart w:id="120" w:name="_Toc30965086"/>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119"/>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9B1E7C">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120"/>
    </w:p>
    <w:p w14:paraId="0E7E5F85" w14:textId="101B20B6" w:rsidR="00DA46AF" w:rsidRDefault="006E25E1" w:rsidP="008D760B">
      <w:pPr>
        <w:pStyle w:val="Listenabsatz"/>
        <w:numPr>
          <w:ilvl w:val="0"/>
          <w:numId w:val="42"/>
        </w:numPr>
      </w:pPr>
      <w:proofErr w:type="spellStart"/>
      <w:r>
        <w:lastRenderedPageBreak/>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0EF59EE9" w14:textId="775C1ADB" w:rsidR="00412B2D" w:rsidRPr="00767141" w:rsidRDefault="00412B2D" w:rsidP="00412B2D">
      <w:pPr>
        <w:rPr>
          <w:lang w:val="en-US"/>
        </w:rPr>
      </w:pPr>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ativen so nicht vorhanden sind. </w:t>
      </w:r>
      <w:r w:rsidR="00650208" w:rsidRPr="00767141">
        <w:rPr>
          <w:lang w:val="en-US"/>
        </w:rPr>
        <w:t>(</w:t>
      </w:r>
      <w:proofErr w:type="spellStart"/>
      <w:r w:rsidR="00650208" w:rsidRPr="00767141">
        <w:rPr>
          <w:lang w:val="en-US"/>
        </w:rPr>
        <w:t>Spring.Rety</w:t>
      </w:r>
      <w:proofErr w:type="spellEnd"/>
      <w:r w:rsidR="00650208" w:rsidRPr="00767141">
        <w:rPr>
          <w:lang w:val="en-US"/>
        </w:rPr>
        <w:t>&amp;&amp;</w:t>
      </w:r>
      <w:proofErr w:type="spellStart"/>
      <w:r w:rsidR="00650208" w:rsidRPr="00767141">
        <w:rPr>
          <w:lang w:val="en-US"/>
        </w:rPr>
        <w:t>HystrixRetry</w:t>
      </w:r>
      <w:proofErr w:type="spellEnd"/>
      <w:r w:rsidR="00650208" w:rsidRPr="00767141">
        <w:rPr>
          <w:lang w:val="en-US"/>
        </w:rPr>
        <w:t xml:space="preserve"> </w:t>
      </w:r>
      <w:proofErr w:type="spellStart"/>
      <w:r w:rsidR="00650208" w:rsidRPr="00767141">
        <w:rPr>
          <w:lang w:val="en-US"/>
        </w:rPr>
        <w:t>Nachschauen</w:t>
      </w:r>
      <w:proofErr w:type="spellEnd"/>
      <w:r w:rsidR="00650208" w:rsidRPr="00767141">
        <w:rPr>
          <w:lang w:val="en-US"/>
        </w:rPr>
        <w:t>!!)</w:t>
      </w:r>
    </w:p>
    <w:p w14:paraId="7FDDF9C7" w14:textId="77777777" w:rsidR="00412B2D" w:rsidRPr="00767141" w:rsidRDefault="00412B2D" w:rsidP="00412B2D">
      <w:pPr>
        <w:rPr>
          <w:lang w:val="en-US"/>
        </w:rPr>
      </w:pPr>
    </w:p>
    <w:p w14:paraId="77EB8EE6" w14:textId="77777777"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w:t>
      </w:r>
      <w:proofErr w:type="spellStart"/>
      <w:r w:rsidRPr="004A2305">
        <w:rPr>
          <w:rFonts w:ascii="Consolas" w:hAnsi="Consolas" w:cs="Courier New"/>
          <w:color w:val="000000"/>
          <w:sz w:val="20"/>
          <w:lang w:val="en-US"/>
        </w:rPr>
        <w:t>fallbackMethod</w:t>
      </w:r>
      <w:proofErr w:type="spellEnd"/>
      <w:r w:rsidRPr="004A2305">
        <w:rPr>
          <w:rFonts w:ascii="Consolas" w:hAnsi="Consolas" w:cs="Courier New"/>
          <w:color w:val="000000"/>
          <w:sz w:val="20"/>
          <w:lang w:val="en-US"/>
        </w:rPr>
        <w:t xml:space="preserve"> = </w:t>
      </w:r>
      <w:r w:rsidRPr="004A2305">
        <w:rPr>
          <w:rFonts w:ascii="Consolas" w:hAnsi="Consolas" w:cs="Courier New"/>
          <w:b/>
          <w:bCs/>
          <w:color w:val="008000"/>
          <w:sz w:val="20"/>
          <w:lang w:val="en-US"/>
        </w:rPr>
        <w:t>"</w:t>
      </w:r>
      <w:proofErr w:type="spellStart"/>
      <w:r w:rsidRPr="004A2305">
        <w:rPr>
          <w:rFonts w:ascii="Consolas" w:hAnsi="Consolas" w:cs="Courier New"/>
          <w:b/>
          <w:bCs/>
          <w:color w:val="008000"/>
          <w:sz w:val="20"/>
          <w:lang w:val="en-US"/>
        </w:rPr>
        <w:t>secondFallback</w:t>
      </w:r>
      <w:proofErr w:type="spellEnd"/>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w:t>
      </w:r>
      <w:proofErr w:type="spellStart"/>
      <w:r w:rsidRPr="004A2305">
        <w:rPr>
          <w:rFonts w:ascii="Consolas" w:hAnsi="Consolas" w:cs="Courier New"/>
          <w:color w:val="808000"/>
          <w:sz w:val="20"/>
          <w:lang w:val="en-US"/>
        </w:rPr>
        <w:t>GetMapping</w:t>
      </w:r>
      <w:proofErr w:type="spellEnd"/>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resilience"</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proofErr w:type="spellStart"/>
      <w:r w:rsidRPr="004A2305">
        <w:rPr>
          <w:rFonts w:ascii="Consolas" w:hAnsi="Consolas" w:cs="Courier New"/>
          <w:color w:val="000000"/>
          <w:sz w:val="20"/>
          <w:lang w:val="en-US"/>
        </w:rPr>
        <w:t>CompletableFuture</w:t>
      </w:r>
      <w:proofErr w:type="spellEnd"/>
      <w:r w:rsidRPr="004A2305">
        <w:rPr>
          <w:rFonts w:ascii="Consolas" w:hAnsi="Consolas" w:cs="Courier New"/>
          <w:color w:val="000000"/>
          <w:sz w:val="20"/>
          <w:lang w:val="en-US"/>
        </w:rPr>
        <w:t>&lt;</w:t>
      </w:r>
      <w:proofErr w:type="spellStart"/>
      <w:r w:rsidRPr="004A2305">
        <w:rPr>
          <w:rFonts w:ascii="Consolas" w:hAnsi="Consolas" w:cs="Courier New"/>
          <w:color w:val="000000"/>
          <w:sz w:val="20"/>
          <w:lang w:val="en-US"/>
        </w:rPr>
        <w:t>ModelAndView</w:t>
      </w:r>
      <w:proofErr w:type="spellEnd"/>
      <w:r w:rsidRPr="004A2305">
        <w:rPr>
          <w:rFonts w:ascii="Consolas" w:hAnsi="Consolas" w:cs="Courier New"/>
          <w:color w:val="000000"/>
          <w:sz w:val="20"/>
          <w:lang w:val="en-US"/>
        </w:rPr>
        <w:t xml:space="preserve">&gt; </w:t>
      </w:r>
      <w:proofErr w:type="spellStart"/>
      <w:r w:rsidRPr="004A2305">
        <w:rPr>
          <w:rFonts w:ascii="Consolas" w:hAnsi="Consolas" w:cs="Courier New"/>
          <w:color w:val="000000"/>
          <w:sz w:val="20"/>
          <w:lang w:val="en-US"/>
        </w:rPr>
        <w:t>getItems</w:t>
      </w:r>
      <w:proofErr w:type="spellEnd"/>
      <w:r w:rsidRPr="004A2305">
        <w:rPr>
          <w:rFonts w:ascii="Consolas" w:hAnsi="Consolas" w:cs="Courier New"/>
          <w:color w:val="000000"/>
          <w:sz w:val="20"/>
          <w:lang w:val="en-US"/>
        </w:rPr>
        <w:t>()</w:t>
      </w:r>
      <w:r w:rsidRPr="004A2305">
        <w:rPr>
          <w:rFonts w:ascii="Consolas" w:hAnsi="Consolas" w:cs="Courier New"/>
          <w:color w:val="000000"/>
          <w:sz w:val="20"/>
          <w:lang w:val="en-US"/>
        </w:rPr>
        <w:br/>
        <w:t>{</w:t>
      </w:r>
    </w:p>
    <w:p w14:paraId="384BCDCA" w14:textId="1872A233" w:rsidR="00994E22" w:rsidRDefault="00994E22" w:rsidP="00994E22">
      <w:pPr>
        <w:pStyle w:val="Beschriftung"/>
        <w:rPr>
          <w:lang w:val="en-US"/>
        </w:rPr>
      </w:pPr>
      <w:bookmarkStart w:id="121" w:name="_Toc30959314"/>
      <w:proofErr w:type="spellStart"/>
      <w:r w:rsidRPr="00994E22">
        <w:rPr>
          <w:lang w:val="en-US"/>
        </w:rPr>
        <w:t>Codeteil</w:t>
      </w:r>
      <w:proofErr w:type="spellEnd"/>
      <w:r w:rsidRPr="00994E22">
        <w:rPr>
          <w:lang w:val="en-US"/>
        </w:rPr>
        <w:t xml:space="preserve"> </w:t>
      </w:r>
      <w:r>
        <w:fldChar w:fldCharType="begin"/>
      </w:r>
      <w:r w:rsidRPr="00994E22">
        <w:rPr>
          <w:lang w:val="en-US"/>
        </w:rPr>
        <w:instrText xml:space="preserve"> SEQ Codeteil \* ARABIC </w:instrText>
      </w:r>
      <w:r>
        <w:fldChar w:fldCharType="separate"/>
      </w:r>
      <w:r w:rsidR="000E6EA9">
        <w:rPr>
          <w:noProof/>
          <w:lang w:val="en-US"/>
        </w:rPr>
        <w:t>9</w:t>
      </w:r>
      <w:r>
        <w:fldChar w:fldCharType="end"/>
      </w:r>
      <w:r w:rsidRPr="00994E22">
        <w:rPr>
          <w:lang w:val="en-US"/>
        </w:rPr>
        <w:t>:</w:t>
      </w:r>
      <w:r>
        <w:rPr>
          <w:lang w:val="en-US"/>
        </w:rPr>
        <w:t xml:space="preserve"> </w:t>
      </w:r>
      <w:r w:rsidR="00412B2D">
        <w:rPr>
          <w:lang w:val="en-US"/>
        </w:rPr>
        <w:t xml:space="preserve">Method </w:t>
      </w:r>
      <w:proofErr w:type="spellStart"/>
      <w:r w:rsidR="00412B2D">
        <w:rPr>
          <w:lang w:val="en-US"/>
        </w:rPr>
        <w:t>mit</w:t>
      </w:r>
      <w:proofErr w:type="spellEnd"/>
      <w:r w:rsidR="00412B2D">
        <w:rPr>
          <w:lang w:val="en-US"/>
        </w:rPr>
        <w:t xml:space="preserve"> Resilient4j Retry</w:t>
      </w:r>
      <w:bookmarkEnd w:id="121"/>
    </w:p>
    <w:p w14:paraId="40D8997C" w14:textId="77777777" w:rsidR="00412B2D" w:rsidRPr="00412B2D" w:rsidRDefault="00412B2D" w:rsidP="00412B2D">
      <w:pPr>
        <w:rPr>
          <w:lang w:val="en-US"/>
        </w:rPr>
      </w:pPr>
    </w:p>
    <w:p w14:paraId="4656FDDE" w14:textId="19FC5C5F" w:rsidR="001D40BD" w:rsidRDefault="001D40BD" w:rsidP="00C976F5">
      <w:pPr>
        <w:pStyle w:val="berschrift3"/>
        <w:tabs>
          <w:tab w:val="left" w:pos="3420"/>
        </w:tabs>
      </w:pPr>
      <w:bookmarkStart w:id="122" w:name="_Toc27565524"/>
      <w:r>
        <w:t>Timeout?</w:t>
      </w:r>
      <w:bookmarkEnd w:id="122"/>
    </w:p>
    <w:p w14:paraId="661C0A13" w14:textId="495D1BB1" w:rsidR="006E25E1" w:rsidRDefault="006E25E1" w:rsidP="006E25E1">
      <w:pPr>
        <w:pStyle w:val="berschrift3"/>
      </w:pPr>
      <w:bookmarkStart w:id="123" w:name="_Toc27565525"/>
      <w:r>
        <w:t xml:space="preserve">Rate </w:t>
      </w:r>
      <w:proofErr w:type="spellStart"/>
      <w:r>
        <w:t>Limiting</w:t>
      </w:r>
      <w:bookmarkEnd w:id="123"/>
      <w:proofErr w:type="spellEnd"/>
    </w:p>
    <w:p w14:paraId="5CBB7B2E" w14:textId="4F160E65" w:rsidR="006E25E1" w:rsidRDefault="006E25E1" w:rsidP="006E25E1">
      <w:bookmarkStart w:id="124" w:name="_CTVK00159fd8d8834244b9b828fa5208d74aeb0"/>
      <w:bookmarkStart w:id="125"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7CC3C385" w:rsidR="00FF7DD3" w:rsidRPr="000A160C" w:rsidRDefault="00FF7DD3" w:rsidP="006E25E1">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7" w:history="1">
        <w:r w:rsidR="006E25E1" w:rsidRPr="006F4465">
          <w:rPr>
            <w:rStyle w:val="Hyperlink"/>
            <w:lang w:val="en-US"/>
          </w:rPr>
          <w:t>Facebook</w:t>
        </w:r>
      </w:hyperlink>
      <w:r w:rsidR="006E25E1" w:rsidRPr="006F4465">
        <w:rPr>
          <w:lang w:val="en-US"/>
        </w:rPr>
        <w:t xml:space="preserve">, </w:t>
      </w:r>
      <w:hyperlink r:id="rId28" w:history="1">
        <w:r w:rsidR="006E25E1" w:rsidRPr="006F4465">
          <w:rPr>
            <w:rStyle w:val="Hyperlink"/>
            <w:lang w:val="en-US"/>
          </w:rPr>
          <w:t>Twitter</w:t>
        </w:r>
      </w:hyperlink>
      <w:r w:rsidR="006E25E1" w:rsidRPr="006F4465">
        <w:rPr>
          <w:lang w:val="en-US"/>
        </w:rPr>
        <w:t xml:space="preserve">, </w:t>
      </w:r>
      <w:hyperlink r:id="rId29" w:history="1">
        <w:r w:rsidR="006E25E1" w:rsidRPr="006F4465">
          <w:rPr>
            <w:rStyle w:val="Hyperlink"/>
            <w:lang w:val="en-US"/>
          </w:rPr>
          <w:t>Google Analytics</w:t>
        </w:r>
        <w:bookmarkEnd w:id="124"/>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9B1E7C">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9B1E7C" w:rsidRPr="000A160C">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0A160C">
            <w:t>(Storozhuk 2018)</w:t>
          </w:r>
          <w:r w:rsidR="006E25E1">
            <w:fldChar w:fldCharType="end"/>
          </w:r>
        </w:sdtContent>
      </w:sdt>
      <w:r w:rsidRPr="000A160C">
        <w:t xml:space="preserve">. </w:t>
      </w:r>
    </w:p>
    <w:p w14:paraId="436C841C" w14:textId="0E50E61E" w:rsidR="006E25E1" w:rsidRPr="00B8207E" w:rsidRDefault="008A1B81" w:rsidP="006E25E1">
      <w:r>
        <w:rPr>
          <w:noProof/>
        </w:rPr>
        <w:drawing>
          <wp:anchor distT="0" distB="0" distL="114300" distR="114300" simplePos="0" relativeHeight="251664384" behindDoc="0" locked="0" layoutInCell="1" allowOverlap="1" wp14:anchorId="2E700BA4" wp14:editId="6174E23D">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25"/>
    </w:p>
    <w:p w14:paraId="351503E8" w14:textId="61E6523D" w:rsidR="006E25E1" w:rsidRPr="00767141" w:rsidRDefault="004944B8" w:rsidP="00FF7DD3">
      <w:pPr>
        <w:pStyle w:val="Beschriftung"/>
        <w:rPr>
          <w:lang w:val="en-US"/>
        </w:rPr>
      </w:pPr>
      <w:bookmarkStart w:id="126" w:name="_Ref26263876"/>
      <w:bookmarkStart w:id="127" w:name="_Toc30965087"/>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26"/>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9B1E7C">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767141">
            <w:rPr>
              <w:lang w:val="en-US"/>
            </w:rPr>
            <w:t>(Storozhuk 2018)</w:t>
          </w:r>
          <w:r w:rsidR="006E25E1">
            <w:fldChar w:fldCharType="end"/>
          </w:r>
        </w:sdtContent>
      </w:sdt>
      <w:bookmarkEnd w:id="127"/>
    </w:p>
    <w:p w14:paraId="0243BE0A" w14:textId="7BC2AEF2" w:rsidR="006E25E1" w:rsidRDefault="00FF7DD3" w:rsidP="006E25E1">
      <w:pPr>
        <w:tabs>
          <w:tab w:val="left" w:pos="6485"/>
        </w:tabs>
      </w:pPr>
      <w:r w:rsidRPr="00E757DB">
        <w:t>Sie helfen Anfrage</w:t>
      </w:r>
      <w:r w:rsidR="006E25E1" w:rsidRPr="00E757DB">
        <w:t>spitzen zu verhindern was im Speziellen für k</w:t>
      </w:r>
      <w:r w:rsidRPr="00E757DB">
        <w:t>leinere Anwendungen wichtig ist. Anfrage</w:t>
      </w:r>
      <w:r w:rsidR="006E25E1" w:rsidRPr="00E757DB">
        <w:t xml:space="preserve">spitzen werden entweder in </w:t>
      </w:r>
      <w:r w:rsidR="006E25E1" w:rsidRPr="00E757DB">
        <w:rPr>
          <w:b/>
        </w:rPr>
        <w:t>Warteschlan</w:t>
      </w:r>
      <w:r w:rsidR="006E25E1" w:rsidRPr="004F1A7D">
        <w:rPr>
          <w:b/>
        </w:rPr>
        <w:t>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28" w:name="_Toc27565526"/>
      <w:proofErr w:type="spellStart"/>
      <w:r>
        <w:t>Fallback</w:t>
      </w:r>
      <w:bookmarkEnd w:id="128"/>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7D01D656" w14:textId="77777777" w:rsid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CompletableFuture</w:t>
      </w:r>
      <w:proofErr w:type="spellEnd"/>
      <w:r w:rsidRPr="00412B2D">
        <w:rPr>
          <w:rFonts w:ascii="Consolas" w:hAnsi="Consolas" w:cs="Courier New"/>
          <w:color w:val="000000"/>
          <w:sz w:val="20"/>
          <w:lang w:val="en-US"/>
        </w:rPr>
        <w:t>&lt;</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gt;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w:t>
      </w:r>
      <w:proofErr w:type="spellStart"/>
      <w:r w:rsidRPr="00412B2D">
        <w:rPr>
          <w:rFonts w:ascii="Consolas" w:hAnsi="Consolas" w:cs="Courier New"/>
          <w:color w:val="000000"/>
          <w:sz w:val="20"/>
          <w:lang w:val="en-US"/>
        </w:rPr>
        <w:t>CompletionException</w:t>
      </w:r>
      <w:proofErr w:type="spellEnd"/>
      <w:r w:rsidRPr="00412B2D">
        <w:rPr>
          <w:rFonts w:ascii="Consolas" w:hAnsi="Consolas" w:cs="Courier New"/>
          <w:color w:val="000000"/>
          <w:sz w:val="20"/>
          <w:lang w:val="en-US"/>
        </w:rPr>
        <w:t xml:space="preserve"> e) {</w:t>
      </w:r>
    </w:p>
    <w:p w14:paraId="4A88A08C" w14:textId="77777777" w:rsidR="00412B2D" w:rsidRP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lang w:val="en-US"/>
        </w:rPr>
        <w:t xml:space="preserve">    </w:t>
      </w:r>
      <w:proofErr w:type="spellStart"/>
      <w:r w:rsidRPr="00412B2D">
        <w:rPr>
          <w:rFonts w:ascii="Consolas" w:hAnsi="Consolas" w:cs="Courier New"/>
          <w:b/>
          <w:bCs/>
          <w:color w:val="000080"/>
          <w:sz w:val="20"/>
        </w:rPr>
        <w:t>return</w:t>
      </w:r>
      <w:proofErr w:type="spellEnd"/>
      <w:r w:rsidRPr="00412B2D">
        <w:rPr>
          <w:rFonts w:ascii="Consolas" w:hAnsi="Consolas" w:cs="Courier New"/>
          <w:b/>
          <w:bCs/>
          <w:color w:val="000080"/>
          <w:sz w:val="20"/>
        </w:rPr>
        <w:t xml:space="preserve"> </w:t>
      </w:r>
      <w:proofErr w:type="spellStart"/>
      <w:r w:rsidRPr="00412B2D">
        <w:rPr>
          <w:rFonts w:ascii="Consolas" w:hAnsi="Consolas" w:cs="Courier New"/>
          <w:color w:val="000000"/>
          <w:sz w:val="20"/>
        </w:rPr>
        <w:t>CompletableFuture.</w:t>
      </w:r>
      <w:r w:rsidRPr="00412B2D">
        <w:rPr>
          <w:rFonts w:ascii="Consolas" w:hAnsi="Consolas" w:cs="Courier New"/>
          <w:i/>
          <w:iCs/>
          <w:color w:val="000000"/>
          <w:sz w:val="20"/>
        </w:rPr>
        <w:t>completedFuture</w:t>
      </w:r>
      <w:proofErr w:type="spellEnd"/>
      <w:r w:rsidRPr="00412B2D">
        <w:rPr>
          <w:rFonts w:ascii="Consolas" w:hAnsi="Consolas" w:cs="Courier New"/>
          <w:color w:val="000000"/>
          <w:sz w:val="20"/>
        </w:rPr>
        <w:t>(</w:t>
      </w:r>
      <w:proofErr w:type="spellStart"/>
      <w:r w:rsidRPr="00412B2D">
        <w:rPr>
          <w:rFonts w:ascii="Consolas" w:hAnsi="Consolas" w:cs="Courier New"/>
          <w:color w:val="000000"/>
          <w:sz w:val="20"/>
        </w:rPr>
        <w:t>modelAndView</w:t>
      </w:r>
      <w:proofErr w:type="spellEnd"/>
      <w:r w:rsidRPr="00412B2D">
        <w:rPr>
          <w:rFonts w:ascii="Consolas" w:hAnsi="Consolas" w:cs="Courier New"/>
          <w:color w:val="000000"/>
          <w:sz w:val="20"/>
        </w:rPr>
        <w:t>);</w:t>
      </w:r>
      <w:r w:rsidRPr="00412B2D">
        <w:rPr>
          <w:rFonts w:ascii="Consolas" w:hAnsi="Consolas" w:cs="Courier New"/>
          <w:color w:val="000000"/>
          <w:sz w:val="20"/>
        </w:rPr>
        <w:br/>
        <w:t>}</w:t>
      </w:r>
    </w:p>
    <w:p w14:paraId="7CD4710C" w14:textId="77777777" w:rsidR="00412B2D" w:rsidRPr="00412B2D" w:rsidRDefault="00412B2D" w:rsidP="00412B2D"/>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proofErr w:type="spellStart"/>
      <w:r>
        <w:t>Codeteil</w:t>
      </w:r>
      <w:proofErr w:type="spellEnd"/>
      <w:r>
        <w:t xml:space="preserve"> </w:t>
      </w:r>
      <w:r>
        <w:rPr>
          <w:noProof/>
        </w:rPr>
        <w:t>2</w:t>
      </w:r>
      <w:r>
        <w:fldChar w:fldCharType="end"/>
      </w:r>
      <w:r>
        <w:t xml:space="preserve"> und </w:t>
      </w:r>
      <w:r>
        <w:fldChar w:fldCharType="begin"/>
      </w:r>
      <w:r>
        <w:instrText xml:space="preserve"> REF _Ref27578444 \h </w:instrText>
      </w:r>
      <w:r>
        <w:fldChar w:fldCharType="separate"/>
      </w:r>
      <w:proofErr w:type="spellStart"/>
      <w:r w:rsidRPr="00994E22">
        <w:t>Codeteil</w:t>
      </w:r>
      <w:proofErr w:type="spellEnd"/>
      <w:r w:rsidRPr="00994E22">
        <w:t xml:space="preserve">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29" w:name="_Toc27565527"/>
      <w:r>
        <w:t>Kommunikations-</w:t>
      </w:r>
      <w:r w:rsidR="006905DD">
        <w:t xml:space="preserve"> Überwachung und Verfolgung</w:t>
      </w:r>
      <w:bookmarkEnd w:id="129"/>
    </w:p>
    <w:p w14:paraId="45C534D3" w14:textId="77777777" w:rsidR="008A4AE3" w:rsidRDefault="008A4AE3" w:rsidP="008A4AE3">
      <w:pPr>
        <w:pStyle w:val="berschrift3"/>
      </w:pPr>
      <w:bookmarkStart w:id="130" w:name="_Toc27565528"/>
      <w:r w:rsidRPr="001C7C16">
        <w:t>API</w:t>
      </w:r>
      <w:r>
        <w:t xml:space="preserve"> Management</w:t>
      </w:r>
      <w:bookmarkEnd w:id="130"/>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649B3AEF" w:rsidR="00E553F2" w:rsidRDefault="00CE3B30" w:rsidP="00E553F2">
      <w:bookmarkStart w:id="131" w:name="_CTVK0014389a15f40174ca2ac89d47c59bee2b6"/>
      <w:r w:rsidRPr="00CE3B30">
        <w:rPr>
          <w:lang w:val="en-US"/>
        </w:rPr>
        <w:t>We want to solve the problem of “we have these existing, curated, APIs that we want to share with others but share them on our terms”</w:t>
      </w:r>
      <w:bookmarkEnd w:id="131"/>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9B1E7C">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1686D01A" w:rsidR="00303B32" w:rsidRPr="00303B32" w:rsidRDefault="00303B32" w:rsidP="00303B32">
      <w:pPr>
        <w:jc w:val="center"/>
        <w:rPr>
          <w:lang w:val="en-US"/>
        </w:rPr>
      </w:pPr>
      <w:bookmarkStart w:id="132" w:name="_Ref26271816"/>
      <w:bookmarkStart w:id="133" w:name="_Toc30965088"/>
      <w:bookmarkStart w:id="134" w:name="_CTVK001067af910a9904c768171a842693489de"/>
      <w:r>
        <w:rPr>
          <w:noProof/>
        </w:rPr>
        <w:lastRenderedPageBreak/>
        <w:drawing>
          <wp:anchor distT="0" distB="0" distL="114300" distR="114300" simplePos="0" relativeHeight="251683840" behindDoc="0" locked="0" layoutInCell="1" allowOverlap="1" wp14:anchorId="15C0419A" wp14:editId="5C182795">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32"/>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9B1E7C">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33"/>
    </w:p>
    <w:bookmarkEnd w:id="134"/>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35" w:name="_Toc27565529"/>
      <w:r>
        <w:t xml:space="preserve">Distributed </w:t>
      </w:r>
      <w:proofErr w:type="spellStart"/>
      <w:r>
        <w:t>tracing</w:t>
      </w:r>
      <w:bookmarkEnd w:id="135"/>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36"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25B36EC6">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36"/>
    </w:p>
    <w:p w14:paraId="0D5C8792" w14:textId="25CFD9B5" w:rsidR="006E25E1" w:rsidRPr="00767141" w:rsidRDefault="004944B8" w:rsidP="006E25E1">
      <w:pPr>
        <w:pStyle w:val="Beschriftung"/>
        <w:rPr>
          <w:lang w:val="en-US"/>
        </w:rPr>
      </w:pPr>
      <w:bookmarkStart w:id="137" w:name="_Toc30965089"/>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9B1E7C">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767141">
            <w:rPr>
              <w:lang w:val="en-US"/>
            </w:rPr>
            <w:t>(Kyma)</w:t>
          </w:r>
          <w:r w:rsidR="006E25E1">
            <w:fldChar w:fldCharType="end"/>
          </w:r>
        </w:sdtContent>
      </w:sdt>
      <w:bookmarkEnd w:id="137"/>
    </w:p>
    <w:p w14:paraId="31C9B505" w14:textId="77777777" w:rsidR="006E25E1" w:rsidRDefault="006E25E1" w:rsidP="006E25E1">
      <w:r w:rsidRPr="00E757DB">
        <w:t>Da niemand gerne viel Zeit damit verbringt sich durch etliche Netzwerklogs durchzuwühlen wird eine automatisierte Lösung benötigt. Um genau dieses Prob</w:t>
      </w:r>
      <w:r>
        <w:t xml:space="preserve">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5AB0151D"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38"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38"/>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9B1E7C">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xLTEwVDE1OjQ3OjE0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39"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39"/>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9B1E7C">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40"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40"/>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9B1E7C">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41" w:name="_Toc27565530"/>
      <w:r w:rsidR="00F74078">
        <w:t>Service discovery</w:t>
      </w:r>
      <w:bookmarkEnd w:id="141"/>
      <w:r w:rsidR="00F74078">
        <w:t xml:space="preserve"> </w:t>
      </w:r>
    </w:p>
    <w:p w14:paraId="552E9D4D" w14:textId="390D9737" w:rsidR="006E25E1" w:rsidRDefault="00DA37BA" w:rsidP="00DA37BA">
      <w:pPr>
        <w:pStyle w:val="berschrift3"/>
      </w:pPr>
      <w:bookmarkStart w:id="142" w:name="_Toc27565531"/>
      <w:r>
        <w:t>Wo sind alle Services?</w:t>
      </w:r>
      <w:bookmarkEnd w:id="142"/>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1BD7ED10" w:rsidR="00DA37BA" w:rsidRPr="00DA37BA" w:rsidRDefault="00DA37BA" w:rsidP="00DA37BA">
      <w:pPr>
        <w:pStyle w:val="Beschriftung"/>
      </w:pPr>
      <w:bookmarkStart w:id="143" w:name="_Ref25677768"/>
      <w:bookmarkStart w:id="144" w:name="_Toc30965090"/>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305EED">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MTY5MjIyOTUtYzQ5My00MDhjLTk1ZTAtZDg0ZjJkYmQ2MDk0IiwiVGV4dCI6IihSaWNoYXJkc29uIDIwMTUpIiwiV0FJVmVyc2lvbiI6IjYuMy4wLjAifQ==}</w:instrText>
          </w:r>
          <w:r>
            <w:fldChar w:fldCharType="separate"/>
          </w:r>
          <w:r w:rsidR="00305EED">
            <w:t>(Richardson 2015)</w:t>
          </w:r>
          <w:r>
            <w:fldChar w:fldCharType="end"/>
          </w:r>
        </w:sdtContent>
      </w:sdt>
      <w:bookmarkEnd w:id="143"/>
      <w:bookmarkEnd w:id="144"/>
    </w:p>
    <w:p w14:paraId="7855804A" w14:textId="527B735F" w:rsidR="006E25E1" w:rsidRPr="009526B3" w:rsidRDefault="006E25E1" w:rsidP="004B00E9">
      <w:pPr>
        <w:pStyle w:val="berschrift3"/>
      </w:pPr>
      <w:bookmarkStart w:id="145" w:name="_Toc27565532"/>
      <w:r w:rsidRPr="009526B3">
        <w:t xml:space="preserve">Was ist Service </w:t>
      </w:r>
      <w:r>
        <w:t>discovery</w:t>
      </w:r>
      <w:bookmarkEnd w:id="145"/>
      <w:r w:rsidRPr="009526B3">
        <w:t xml:space="preserve"> </w:t>
      </w:r>
    </w:p>
    <w:p w14:paraId="35D21020" w14:textId="4A24D006" w:rsidR="006E25E1" w:rsidRPr="00F40167" w:rsidRDefault="006E25E1" w:rsidP="006E25E1">
      <w:pPr>
        <w:tabs>
          <w:tab w:val="left" w:pos="2771"/>
        </w:tabs>
      </w:pPr>
      <w:bookmarkStart w:id="146" w:name="_CTVK001d6977399160c4096926b595938f662fc"/>
      <w:r>
        <w:rPr>
          <w:noProof/>
        </w:rPr>
        <w:drawing>
          <wp:anchor distT="0" distB="0" distL="114300" distR="114300" simplePos="0" relativeHeight="251640832" behindDoc="1" locked="1" layoutInCell="1" allowOverlap="1" wp14:anchorId="53EF8DBD" wp14:editId="6FAD6E21">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3"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46"/>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47" w:name="_Toc27565533"/>
      <w:r>
        <w:t>Serverseitige discovery</w:t>
      </w:r>
      <w:bookmarkEnd w:id="147"/>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48" w:name="_CTVK001d0d9769825fb410ea9f4a2a57da4849a"/>
      <w:r>
        <w:rPr>
          <w:noProof/>
        </w:rPr>
        <w:drawing>
          <wp:inline distT="0" distB="0" distL="0" distR="0" wp14:anchorId="164BEECB" wp14:editId="6B66DDC6">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4">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48"/>
    </w:p>
    <w:p w14:paraId="780241C1" w14:textId="4E31CE24" w:rsidR="00D54F50" w:rsidRPr="00D54F50" w:rsidRDefault="00D81162" w:rsidP="00D54F50">
      <w:pPr>
        <w:pStyle w:val="Beschriftung"/>
      </w:pPr>
      <w:bookmarkStart w:id="149" w:name="_Ref26173895"/>
      <w:bookmarkStart w:id="150" w:name="_Toc30965091"/>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305EED">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YWM0Y2Y4NjYtOTcwYy00MTQxLTllZTItNDU1MDllN2NmODdkIiwiVGV4dCI6IihSaWNoYXJkc29uIDIwMTUpIiwiV0FJVmVyc2lvbiI6IjYuMy4wLjAifQ==}</w:instrText>
          </w:r>
          <w:r w:rsidR="00D54F50">
            <w:fldChar w:fldCharType="separate"/>
          </w:r>
          <w:r w:rsidR="00305EED">
            <w:t>(Richardson 2015)</w:t>
          </w:r>
          <w:r w:rsidR="00D54F50">
            <w:fldChar w:fldCharType="end"/>
          </w:r>
        </w:sdtContent>
      </w:sdt>
      <w:bookmarkEnd w:id="149"/>
      <w:bookmarkEnd w:id="150"/>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51" w:name="_Toc27565534"/>
      <w:r>
        <w:t>Clientseitige discovery</w:t>
      </w:r>
      <w:bookmarkEnd w:id="151"/>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527F8F0E" w:rsidR="00C34963" w:rsidRDefault="00DA46AF" w:rsidP="00C34963">
      <w:pPr>
        <w:pStyle w:val="Beschriftung"/>
      </w:pPr>
      <w:bookmarkStart w:id="152" w:name="_CTVK001684f00b540c84a069c0a4a359a92ee2d"/>
      <w:bookmarkStart w:id="153" w:name="_Ref26173811"/>
      <w:bookmarkStart w:id="154" w:name="_Toc30965092"/>
      <w:r>
        <w:rPr>
          <w:noProof/>
        </w:rPr>
        <w:lastRenderedPageBreak/>
        <w:drawing>
          <wp:anchor distT="0" distB="0" distL="114300" distR="114300" simplePos="0" relativeHeight="251644928" behindDoc="0" locked="0" layoutInCell="1" allowOverlap="1" wp14:anchorId="0212E399" wp14:editId="6456E372">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5">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52"/>
      <w:r w:rsidR="00D81162" w:rsidRPr="008073D0">
        <w:t>Abbildung</w:t>
      </w:r>
      <w:r w:rsidR="00C34963" w:rsidRPr="008073D0">
        <w:t xml:space="preserve"> </w:t>
      </w:r>
      <w:r w:rsidR="00F42FF9">
        <w:fldChar w:fldCharType="begin"/>
      </w:r>
      <w:r w:rsidR="00F42FF9" w:rsidRPr="008073D0">
        <w:instrText xml:space="preserve"> SEQ Abbildung \* ARABIC </w:instrText>
      </w:r>
      <w:r w:rsidR="00F42FF9">
        <w:fldChar w:fldCharType="separate"/>
      </w:r>
      <w:r w:rsidR="00DD17B5" w:rsidRPr="008073D0">
        <w:rPr>
          <w:noProof/>
        </w:rPr>
        <w:t>19</w:t>
      </w:r>
      <w:r w:rsidR="00F42FF9">
        <w:fldChar w:fldCharType="end"/>
      </w:r>
      <w:r w:rsidR="00C34963" w:rsidRPr="008073D0">
        <w:t>: Client-</w:t>
      </w:r>
      <w:proofErr w:type="spellStart"/>
      <w:r w:rsidR="00C34963" w:rsidRPr="008073D0">
        <w:t>side</w:t>
      </w:r>
      <w:proofErr w:type="spellEnd"/>
      <w:r w:rsidR="00C34963" w:rsidRPr="008073D0">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305EED" w:rsidRPr="008073D0">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IjoiRXhwbG9yZSB0aGUgc2VydmljZSBkaXNjb3Zlcnkgd2l0aGluIGEgbWljcm9zZX</w:instrText>
          </w:r>
          <w:r w:rsidR="00305EED" w:rsidRPr="00767141">
            <w:rPr>
              <w:lang w:val="en-US"/>
            </w:rPr>
            <w:instrText>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w:instrText>
          </w:r>
          <w:r w:rsidR="00305EED">
            <w:instrText>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NTQ2MDJmMTgtNWRhNS00YTc1LWJiOWQtMWI0OGIwYjJjZTMwIiwiVGV4dCI6IihSaWNoYXJkc29uIDIwMTUpIiwiV0FJVmVyc2lvbiI6IjYuMy4wLjAifQ==}</w:instrText>
          </w:r>
          <w:r w:rsidR="00C34963">
            <w:fldChar w:fldCharType="separate"/>
          </w:r>
          <w:r w:rsidR="00305EED">
            <w:t>(Richardson 2015)</w:t>
          </w:r>
          <w:r w:rsidR="00C34963">
            <w:fldChar w:fldCharType="end"/>
          </w:r>
        </w:sdtContent>
      </w:sdt>
      <w:bookmarkEnd w:id="153"/>
      <w:bookmarkEnd w:id="154"/>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55" w:name="_Toc27565535"/>
      <w:proofErr w:type="spellStart"/>
      <w:r>
        <w:t>Selbstregistrierungs</w:t>
      </w:r>
      <w:proofErr w:type="spellEnd"/>
      <w:r>
        <w:t xml:space="preserve"> Methode</w:t>
      </w:r>
      <w:bookmarkEnd w:id="155"/>
    </w:p>
    <w:p w14:paraId="55CCD863" w14:textId="301347B9" w:rsidR="006E25E1"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481C8532" w14:textId="41BF48C4" w:rsidR="00AB2835" w:rsidRDefault="00AB2835" w:rsidP="00AB2835">
      <w:pPr>
        <w:pStyle w:val="berschrift4"/>
      </w:pPr>
      <w:r>
        <w:lastRenderedPageBreak/>
        <w:t>Umsetzung</w:t>
      </w:r>
    </w:p>
    <w:p w14:paraId="62575F8B" w14:textId="2B175F1B" w:rsidR="00AB2835" w:rsidRDefault="00AB2835" w:rsidP="00AB2835">
      <w:r>
        <w:t xml:space="preserve">Anhand des Service Discovery Servers </w:t>
      </w:r>
      <w:proofErr w:type="spellStart"/>
      <w:r>
        <w:t>Eureka</w:t>
      </w:r>
      <w:proofErr w:type="spellEnd"/>
      <w:r>
        <w:t xml:space="preserve"> wird im Folgenden ein Beispiel vorgezeigt wie eine Clientseitige Discovery stattfindet.</w:t>
      </w:r>
    </w:p>
    <w:p w14:paraId="461CA4E2" w14:textId="409A1F16" w:rsidR="00AB2835" w:rsidRPr="008073D0" w:rsidRDefault="00AB2835" w:rsidP="00AB2835">
      <w:r w:rsidRPr="008073D0">
        <w:t>Der Discovery Server:</w:t>
      </w:r>
    </w:p>
    <w:p w14:paraId="3DF6408E" w14:textId="77777777" w:rsidR="00AB2835" w:rsidRPr="008073D0" w:rsidRDefault="00AB2835" w:rsidP="00AB2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8073D0">
        <w:rPr>
          <w:rFonts w:ascii="Consolas" w:hAnsi="Consolas" w:cs="Courier New"/>
          <w:color w:val="808000"/>
          <w:sz w:val="20"/>
        </w:rPr>
        <w:t>@</w:t>
      </w:r>
      <w:proofErr w:type="spellStart"/>
      <w:r w:rsidRPr="008073D0">
        <w:rPr>
          <w:rFonts w:ascii="Consolas" w:hAnsi="Consolas" w:cs="Courier New"/>
          <w:color w:val="808000"/>
          <w:sz w:val="20"/>
        </w:rPr>
        <w:t>EnableEurekaServer</w:t>
      </w:r>
      <w:proofErr w:type="spellEnd"/>
      <w:r w:rsidRPr="008073D0">
        <w:rPr>
          <w:rFonts w:ascii="Consolas" w:hAnsi="Consolas" w:cs="Courier New"/>
          <w:color w:val="808000"/>
          <w:sz w:val="20"/>
        </w:rPr>
        <w:br/>
        <w:t>@</w:t>
      </w:r>
      <w:proofErr w:type="spellStart"/>
      <w:r w:rsidRPr="008073D0">
        <w:rPr>
          <w:rFonts w:ascii="Consolas" w:hAnsi="Consolas" w:cs="Courier New"/>
          <w:color w:val="808000"/>
          <w:sz w:val="20"/>
        </w:rPr>
        <w:t>SpringBootApplication</w:t>
      </w:r>
      <w:proofErr w:type="spellEnd"/>
      <w:r w:rsidRPr="008073D0">
        <w:rPr>
          <w:rFonts w:ascii="Consolas" w:hAnsi="Consolas" w:cs="Courier New"/>
          <w:color w:val="808000"/>
          <w:sz w:val="20"/>
        </w:rPr>
        <w:br/>
      </w:r>
      <w:proofErr w:type="spellStart"/>
      <w:r w:rsidRPr="008073D0">
        <w:rPr>
          <w:rFonts w:ascii="Consolas" w:hAnsi="Consolas" w:cs="Courier New"/>
          <w:b/>
          <w:bCs/>
          <w:color w:val="000080"/>
          <w:sz w:val="20"/>
        </w:rPr>
        <w:t>public</w:t>
      </w:r>
      <w:proofErr w:type="spellEnd"/>
      <w:r w:rsidRPr="008073D0">
        <w:rPr>
          <w:rFonts w:ascii="Consolas" w:hAnsi="Consolas" w:cs="Courier New"/>
          <w:b/>
          <w:bCs/>
          <w:color w:val="000080"/>
          <w:sz w:val="20"/>
        </w:rPr>
        <w:t xml:space="preserve"> </w:t>
      </w:r>
      <w:proofErr w:type="spellStart"/>
      <w:r w:rsidRPr="008073D0">
        <w:rPr>
          <w:rFonts w:ascii="Consolas" w:hAnsi="Consolas" w:cs="Courier New"/>
          <w:b/>
          <w:bCs/>
          <w:color w:val="000080"/>
          <w:sz w:val="20"/>
        </w:rPr>
        <w:t>class</w:t>
      </w:r>
      <w:proofErr w:type="spellEnd"/>
      <w:r w:rsidRPr="008073D0">
        <w:rPr>
          <w:rFonts w:ascii="Consolas" w:hAnsi="Consolas" w:cs="Courier New"/>
          <w:b/>
          <w:bCs/>
          <w:color w:val="000080"/>
          <w:sz w:val="20"/>
        </w:rPr>
        <w:t xml:space="preserve"> </w:t>
      </w:r>
      <w:proofErr w:type="spellStart"/>
      <w:r w:rsidRPr="008073D0">
        <w:rPr>
          <w:rFonts w:ascii="Consolas" w:hAnsi="Consolas" w:cs="Courier New"/>
          <w:color w:val="000000"/>
          <w:sz w:val="20"/>
        </w:rPr>
        <w:t>DiscoveryServerApplication</w:t>
      </w:r>
      <w:proofErr w:type="spellEnd"/>
      <w:r w:rsidRPr="008073D0">
        <w:rPr>
          <w:rFonts w:ascii="Consolas" w:hAnsi="Consolas" w:cs="Courier New"/>
          <w:color w:val="000000"/>
          <w:sz w:val="20"/>
        </w:rPr>
        <w:t xml:space="preserve"> {</w:t>
      </w:r>
    </w:p>
    <w:p w14:paraId="2E4D8FB3" w14:textId="77777777" w:rsidR="00AB2835" w:rsidRPr="008073D0" w:rsidRDefault="00AB2835" w:rsidP="00AB2835"/>
    <w:p w14:paraId="2E96331F" w14:textId="77777777" w:rsidR="006E25E1" w:rsidRDefault="006E25E1" w:rsidP="004B00E9">
      <w:pPr>
        <w:pStyle w:val="berschrift3"/>
      </w:pPr>
      <w:bookmarkStart w:id="156" w:name="_Toc27565536"/>
      <w:proofErr w:type="spellStart"/>
      <w:r>
        <w:t>Drittparteiregistrierungs</w:t>
      </w:r>
      <w:proofErr w:type="spellEnd"/>
      <w:r>
        <w:t xml:space="preserve"> Methode</w:t>
      </w:r>
      <w:bookmarkEnd w:id="156"/>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5D76CC98" w14:textId="7340DDCB" w:rsidR="00ED05FB" w:rsidRPr="00FB4987" w:rsidRDefault="006E25E1" w:rsidP="00ED05FB">
      <w:pPr>
        <w:pStyle w:val="berschrift2"/>
      </w:pPr>
      <w:bookmarkStart w:id="157" w:name="_Toc27565540"/>
      <w:r>
        <w:t>S</w:t>
      </w:r>
      <w:r w:rsidR="003413FA">
        <w:t>tatus und Daten Verbreitung in v</w:t>
      </w:r>
      <w:r>
        <w:t>erteilten Systemen</w:t>
      </w:r>
      <w:bookmarkEnd w:id="157"/>
    </w:p>
    <w:p w14:paraId="0F9635EE" w14:textId="3D2DBD41" w:rsidR="0055276A" w:rsidRDefault="0055276A" w:rsidP="00ED05FB">
      <w:pPr>
        <w:pStyle w:val="berschrift3"/>
      </w:pPr>
      <w:bookmarkStart w:id="158" w:name="_Toc27565541"/>
      <w:r w:rsidRPr="001C7C16">
        <w:t>Dat</w:t>
      </w:r>
      <w:r w:rsidR="00E86B54">
        <w:t>en Konsistenz</w:t>
      </w:r>
      <w:bookmarkEnd w:id="158"/>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59" w:name="_Toc27565542"/>
      <w:r w:rsidRPr="001C7C16">
        <w:t>Konfiguration</w:t>
      </w:r>
      <w:r w:rsidR="00057BDD" w:rsidRPr="001C7C16">
        <w:t xml:space="preserve"> </w:t>
      </w:r>
      <w:r w:rsidRPr="001C7C16">
        <w:t>Server</w:t>
      </w:r>
      <w:bookmarkEnd w:id="159"/>
    </w:p>
    <w:p w14:paraId="7AC76EF9" w14:textId="1369124C" w:rsidR="00ED05FB" w:rsidRPr="00ED05FB" w:rsidRDefault="00ED05FB" w:rsidP="00ED05FB"/>
    <w:p w14:paraId="128E671E" w14:textId="161A7577" w:rsidR="0013230E" w:rsidRPr="0013230E" w:rsidRDefault="00083C44" w:rsidP="0013230E">
      <w:pPr>
        <w:pStyle w:val="berschrift1"/>
      </w:pPr>
      <w:bookmarkStart w:id="160" w:name="_Ref25054205"/>
      <w:bookmarkStart w:id="161" w:name="_Toc27565543"/>
      <w:r>
        <w:lastRenderedPageBreak/>
        <w:t>Umsetzung eines robusten verteilten Systems mit Hilfe eines Service-</w:t>
      </w:r>
      <w:proofErr w:type="spellStart"/>
      <w:r>
        <w:t>Meshes</w:t>
      </w:r>
      <w:bookmarkEnd w:id="160"/>
      <w:bookmarkEnd w:id="161"/>
      <w:proofErr w:type="spellEnd"/>
    </w:p>
    <w:p w14:paraId="3FA82650" w14:textId="0F358B9C" w:rsidR="005F0AE2" w:rsidRDefault="00083C44" w:rsidP="0013230E">
      <w:pPr>
        <w:pStyle w:val="berschrift2"/>
      </w:pPr>
      <w:bookmarkStart w:id="162" w:name="_Ref25054352"/>
      <w:bookmarkStart w:id="163" w:name="_Toc27565544"/>
      <w:r>
        <w:t xml:space="preserve">Das Service-Mesh </w:t>
      </w:r>
      <w:proofErr w:type="spellStart"/>
      <w:r>
        <w:t>Istio</w:t>
      </w:r>
      <w:bookmarkEnd w:id="162"/>
      <w:bookmarkEnd w:id="163"/>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64" w:name="_Toc27565545"/>
      <w:proofErr w:type="spellStart"/>
      <w:r w:rsidRPr="00425C98">
        <w:t>Istio</w:t>
      </w:r>
      <w:proofErr w:type="spellEnd"/>
      <w:r w:rsidRPr="00425C98">
        <w:t xml:space="preserve"> </w:t>
      </w:r>
      <w:proofErr w:type="spellStart"/>
      <w:r w:rsidRPr="00425C98">
        <w:t>Architecture</w:t>
      </w:r>
      <w:bookmarkEnd w:id="164"/>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65" w:name="_Toc27565546"/>
      <w:proofErr w:type="spellStart"/>
      <w:r w:rsidRPr="00425C98">
        <w:t>Istio</w:t>
      </w:r>
      <w:proofErr w:type="spellEnd"/>
      <w:r w:rsidRPr="00425C98">
        <w:t xml:space="preserve"> Notizen</w:t>
      </w:r>
      <w:bookmarkEnd w:id="165"/>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66" w:name="_Toc27565549"/>
      <w:r>
        <w:lastRenderedPageBreak/>
        <w:t>Zusammenfassung und Ausblic</w:t>
      </w:r>
      <w:r w:rsidR="00CD3BF0">
        <w:t>k</w:t>
      </w:r>
      <w:bookmarkEnd w:id="166"/>
    </w:p>
    <w:p w14:paraId="0E685FDE" w14:textId="55328A56" w:rsidR="00DA35CE" w:rsidRDefault="00DA35CE" w:rsidP="00DA35CE">
      <w:r>
        <w:t>Zwei Seiten</w:t>
      </w:r>
    </w:p>
    <w:p w14:paraId="0EF1E90D" w14:textId="77777777" w:rsidR="00DA35CE" w:rsidRPr="00DA35CE" w:rsidRDefault="00DA35CE" w:rsidP="00DA35CE"/>
    <w:p w14:paraId="76A7DD87" w14:textId="77777777" w:rsidR="00284FA6" w:rsidRDefault="00284FA6">
      <w:pPr>
        <w:pStyle w:val="berschrift1"/>
        <w:numPr>
          <w:ilvl w:val="0"/>
          <w:numId w:val="0"/>
        </w:numPr>
      </w:pPr>
      <w:bookmarkStart w:id="167" w:name="_Ref492657968"/>
      <w:bookmarkStart w:id="168" w:name="_Toc27565550"/>
      <w:r>
        <w:lastRenderedPageBreak/>
        <w:t>Glossar</w:t>
      </w:r>
      <w:bookmarkEnd w:id="167"/>
      <w:bookmarkEnd w:id="168"/>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9" w:name="_Toc27565551"/>
      <w:r>
        <w:lastRenderedPageBreak/>
        <w:t>Ehrenwörtliche Erklärung</w:t>
      </w:r>
      <w:bookmarkEnd w:id="169"/>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6"/>
          <w:headerReference w:type="first" r:id="rId37"/>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70" w:name="_Toc27565552"/>
      <w:r>
        <w:lastRenderedPageBreak/>
        <w:t>Stichwortverzeichnis</w:t>
      </w:r>
      <w:bookmarkEnd w:id="170"/>
    </w:p>
    <w:p w14:paraId="20A6C7D8" w14:textId="5B042C03" w:rsidR="00C806CB" w:rsidRDefault="00284FA6" w:rsidP="00A2390D">
      <w:pPr>
        <w:rPr>
          <w:noProof/>
        </w:rPr>
        <w:sectPr w:rsidR="00C806CB" w:rsidSect="00C806CB">
          <w:headerReference w:type="first" r:id="rId3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37732317" w14:textId="77777777" w:rsidR="00DB5187" w:rsidRDefault="005E2B7B" w:rsidP="00DB5187">
          <w:pPr>
            <w:pStyle w:val="CitaviBibliographyHeading"/>
          </w:pPr>
          <w:r>
            <w:fldChar w:fldCharType="begin"/>
          </w:r>
          <w:r>
            <w:instrText>ADDIN CitaviBibliography</w:instrText>
          </w:r>
          <w:r>
            <w:fldChar w:fldCharType="separate"/>
          </w:r>
          <w:r w:rsidR="00DB5187">
            <w:t>Literaturverzeichnis</w:t>
          </w:r>
        </w:p>
        <w:p w14:paraId="3C9AD40A" w14:textId="77777777" w:rsidR="00DB5187" w:rsidRDefault="00DB5187" w:rsidP="00DB5187">
          <w:pPr>
            <w:pStyle w:val="CitaviBibliographyEntry"/>
          </w:pPr>
          <w:bookmarkStart w:id="171" w:name="_CTVL001c3d6e470a078494eb8435272734e6340"/>
          <w:proofErr w:type="spellStart"/>
          <w:r w:rsidRPr="00DB5187">
            <w:rPr>
              <w:smallCaps/>
              <w:lang w:val="en-US"/>
            </w:rPr>
            <w:t>Dashora</w:t>
          </w:r>
          <w:bookmarkEnd w:id="171"/>
          <w:proofErr w:type="spellEnd"/>
          <w:r w:rsidRPr="00DB5187">
            <w:rPr>
              <w:lang w:val="en-US"/>
            </w:rPr>
            <w:t xml:space="preserve">, Saurabh: </w:t>
          </w:r>
          <w:r w:rsidRPr="00DB5187">
            <w:rPr>
              <w:i/>
              <w:lang w:val="en-US"/>
            </w:rPr>
            <w:t xml:space="preserve">The Rise of Spring Framework | PROGRESSIVE CODER. </w:t>
          </w:r>
          <w:r w:rsidRPr="00DB5187">
            <w:t xml:space="preserve">URL http://progressivecoder.com/the-rise-of-spring-framework/. – Aktualisierungsdatum: 16.01.2019 – Überprüfungsdatum 13.12.2019 </w:t>
          </w:r>
        </w:p>
        <w:p w14:paraId="4210B5F1" w14:textId="77777777" w:rsidR="00DB5187" w:rsidRDefault="00DB5187" w:rsidP="00DB5187">
          <w:pPr>
            <w:pStyle w:val="CitaviBibliographyEntry"/>
          </w:pPr>
          <w:bookmarkStart w:id="172" w:name="_CTVL00195011c4b49124503b0d5147d1cf37b57"/>
          <w:r w:rsidRPr="00DB5187">
            <w:rPr>
              <w:smallCaps/>
              <w:lang w:val="en-US"/>
            </w:rPr>
            <w:t xml:space="preserve">Dimensional Research: </w:t>
          </w:r>
          <w:bookmarkEnd w:id="172"/>
          <w:r w:rsidRPr="00DB5187">
            <w:rPr>
              <w:i/>
              <w:lang w:val="en-US"/>
            </w:rPr>
            <w:t xml:space="preserve">global-microservices-trends-2018. </w:t>
          </w:r>
          <w:r w:rsidRPr="00DB5187">
            <w:rPr>
              <w:lang w:val="en-US"/>
            </w:rPr>
            <w:t xml:space="preserve">A SURVEY OF DEVELOPMENT PROFESSIONALS (2018). </w:t>
          </w:r>
          <w:r w:rsidRPr="00DB5187">
            <w:t xml:space="preserve">URL https://go.lightstep.com/rs/260-KGM-472/images/global-microservices-trends-2018.pdf – Überprüfungsdatum 27.01.2020 </w:t>
          </w:r>
        </w:p>
        <w:p w14:paraId="6A6BDD42" w14:textId="77777777" w:rsidR="00DB5187" w:rsidRDefault="00DB5187" w:rsidP="00DB5187">
          <w:pPr>
            <w:pStyle w:val="CitaviBibliographyEntry"/>
          </w:pPr>
          <w:bookmarkStart w:id="173" w:name="_CTVL0016b96476de3f54de281191cdbe3365207"/>
          <w:r w:rsidRPr="00DB5187">
            <w:rPr>
              <w:smallCaps/>
            </w:rPr>
            <w:t>Eigenkreation</w:t>
          </w:r>
          <w:bookmarkEnd w:id="173"/>
          <w:r w:rsidRPr="00DB5187">
            <w:t xml:space="preserve"> </w:t>
          </w:r>
        </w:p>
        <w:p w14:paraId="6F4471A4" w14:textId="77777777" w:rsidR="00DB5187" w:rsidRDefault="00DB5187" w:rsidP="00DB5187">
          <w:pPr>
            <w:pStyle w:val="CitaviBibliographyEntry"/>
          </w:pPr>
          <w:bookmarkStart w:id="174" w:name="_CTVL001f0692438777646da855c29ca6c16891a"/>
          <w:r w:rsidRPr="00DB5187">
            <w:rPr>
              <w:smallCaps/>
            </w:rPr>
            <w:t>Fowler</w:t>
          </w:r>
          <w:bookmarkEnd w:id="174"/>
          <w:r w:rsidRPr="00DB5187">
            <w:t xml:space="preserve">, Martin: </w:t>
          </w:r>
          <w:proofErr w:type="spellStart"/>
          <w:r w:rsidRPr="00DB5187">
            <w:rPr>
              <w:i/>
            </w:rPr>
            <w:t>CircuitBreaker</w:t>
          </w:r>
          <w:proofErr w:type="spellEnd"/>
          <w:r w:rsidRPr="00DB5187">
            <w:rPr>
              <w:i/>
            </w:rPr>
            <w:t xml:space="preserve">. </w:t>
          </w:r>
          <w:r w:rsidRPr="00DB5187">
            <w:t xml:space="preserve">URL https://martinfowler.com/bliki/CircuitBreaker.html. – Aktualisierungsdatum: 04.10.2019 – Überprüfungsdatum 14.10.2019 </w:t>
          </w:r>
        </w:p>
        <w:p w14:paraId="51F9CE44" w14:textId="77777777" w:rsidR="00DB5187" w:rsidRDefault="00DB5187" w:rsidP="00DB5187">
          <w:pPr>
            <w:pStyle w:val="CitaviBibliographyEntry"/>
          </w:pPr>
          <w:bookmarkStart w:id="175" w:name="_CTVL0018aabf0949e0b44b99105c4255de782f4"/>
          <w:r w:rsidRPr="00DB5187">
            <w:rPr>
              <w:smallCaps/>
              <w:lang w:val="en-US"/>
            </w:rPr>
            <w:t>Golden</w:t>
          </w:r>
          <w:bookmarkEnd w:id="175"/>
          <w:r w:rsidRPr="00DB5187">
            <w:rPr>
              <w:lang w:val="en-US"/>
            </w:rPr>
            <w:t xml:space="preserve">, Bernard CEO </w:t>
          </w:r>
          <w:proofErr w:type="spellStart"/>
          <w:r w:rsidRPr="00DB5187">
            <w:rPr>
              <w:lang w:val="en-US"/>
            </w:rPr>
            <w:t>Navica</w:t>
          </w:r>
          <w:proofErr w:type="spellEnd"/>
          <w:r w:rsidRPr="00DB5187">
            <w:rPr>
              <w:lang w:val="en-US"/>
            </w:rPr>
            <w:t xml:space="preserve">: </w:t>
          </w:r>
          <w:r w:rsidRPr="00DB5187">
            <w:rPr>
              <w:i/>
              <w:lang w:val="en-US"/>
            </w:rPr>
            <w:t xml:space="preserve">3 reasons you should always run </w:t>
          </w:r>
          <w:proofErr w:type="spellStart"/>
          <w:r w:rsidRPr="00DB5187">
            <w:rPr>
              <w:i/>
              <w:lang w:val="en-US"/>
            </w:rPr>
            <w:t>microservices</w:t>
          </w:r>
          <w:proofErr w:type="spellEnd"/>
          <w:r w:rsidRPr="00DB5187">
            <w:rPr>
              <w:i/>
              <w:lang w:val="en-US"/>
            </w:rPr>
            <w:t xml:space="preserve"> apps in containers | Learn. </w:t>
          </w:r>
          <w:r w:rsidRPr="00DB5187">
            <w:t xml:space="preserve">URL https://learn.techbeacon.com/units/3-reasons-you-should-always-run-microservices-apps-containers. – Aktualisierungsdatum: 02.05.2017 – Überprüfungsdatum 22.11.2019 </w:t>
          </w:r>
        </w:p>
        <w:p w14:paraId="5A5A60F5" w14:textId="77777777" w:rsidR="00DB5187" w:rsidRDefault="00DB5187" w:rsidP="00DB5187">
          <w:pPr>
            <w:pStyle w:val="CitaviBibliographyEntry"/>
          </w:pPr>
          <w:bookmarkStart w:id="176" w:name="_CTVL00180ed2e23cc274544877b826788630d70"/>
          <w:r w:rsidRPr="00DB5187">
            <w:rPr>
              <w:smallCaps/>
              <w:lang w:val="en-US"/>
            </w:rPr>
            <w:t xml:space="preserve">IBM: </w:t>
          </w:r>
          <w:bookmarkEnd w:id="176"/>
          <w:r w:rsidRPr="00DB5187">
            <w:rPr>
              <w:i/>
              <w:lang w:val="en-US"/>
            </w:rPr>
            <w:t xml:space="preserve">Limiting the number of concurrent requests to </w:t>
          </w:r>
          <w:proofErr w:type="spellStart"/>
          <w:r w:rsidRPr="00DB5187">
            <w:rPr>
              <w:i/>
              <w:lang w:val="en-US"/>
            </w:rPr>
            <w:t>microservices</w:t>
          </w:r>
          <w:proofErr w:type="spellEnd"/>
          <w:r w:rsidRPr="00DB5187">
            <w:rPr>
              <w:i/>
              <w:lang w:val="en-US"/>
            </w:rPr>
            <w:t xml:space="preserve">. </w:t>
          </w:r>
          <w:r w:rsidRPr="00DB5187">
            <w:t xml:space="preserve">URL https://openliberty.io/guides/bulkhead.html#background-concepts. – Aktualisierungsdatum: 28.11.2019 – Überprüfungsdatum 02.12.2019 </w:t>
          </w:r>
        </w:p>
        <w:p w14:paraId="09F8DA66" w14:textId="77777777" w:rsidR="00DB5187" w:rsidRDefault="00DB5187" w:rsidP="00DB5187">
          <w:pPr>
            <w:pStyle w:val="CitaviBibliographyEntry"/>
          </w:pPr>
          <w:bookmarkStart w:id="177" w:name="_CTVL0012c83bdf0d7864498b1efec81801862b8"/>
          <w:r w:rsidRPr="00DB5187">
            <w:rPr>
              <w:smallCaps/>
            </w:rPr>
            <w:t xml:space="preserve">Kubernetes: </w:t>
          </w:r>
          <w:bookmarkEnd w:id="177"/>
          <w:r w:rsidRPr="00DB5187">
            <w:rPr>
              <w:i/>
            </w:rPr>
            <w:t xml:space="preserve">Kubernetes </w:t>
          </w:r>
          <w:proofErr w:type="spellStart"/>
          <w:r w:rsidRPr="00DB5187">
            <w:rPr>
              <w:i/>
            </w:rPr>
            <w:t>Deployments</w:t>
          </w:r>
          <w:proofErr w:type="spellEnd"/>
          <w:r w:rsidRPr="00DB5187">
            <w:rPr>
              <w:i/>
            </w:rPr>
            <w:t xml:space="preserve">. </w:t>
          </w:r>
          <w:r w:rsidRPr="00DB5187">
            <w:t xml:space="preserve">URL https://kubernetes.io/docs/concepts/workloads/controllers/deployment/#creating-a-deployment – Überprüfungsdatum 25.11.2019 </w:t>
          </w:r>
        </w:p>
        <w:p w14:paraId="6323DA5B" w14:textId="77777777" w:rsidR="00DB5187" w:rsidRDefault="00DB5187" w:rsidP="00DB5187">
          <w:pPr>
            <w:pStyle w:val="CitaviBibliographyEntry"/>
          </w:pPr>
          <w:bookmarkStart w:id="178" w:name="_CTVL0015788a3dda68a459b973e9325ddf2a1c6"/>
          <w:proofErr w:type="spellStart"/>
          <w:r w:rsidRPr="00DB5187">
            <w:rPr>
              <w:smallCaps/>
              <w:lang w:val="en-US"/>
            </w:rPr>
            <w:t>Kyma</w:t>
          </w:r>
          <w:proofErr w:type="spellEnd"/>
          <w:r w:rsidRPr="00DB5187">
            <w:rPr>
              <w:smallCaps/>
              <w:lang w:val="en-US"/>
            </w:rPr>
            <w:t xml:space="preserve">: </w:t>
          </w:r>
          <w:bookmarkEnd w:id="178"/>
          <w:r w:rsidRPr="00DB5187">
            <w:rPr>
              <w:i/>
              <w:lang w:val="en-US"/>
            </w:rPr>
            <w:t xml:space="preserve">Tracing - Docs | </w:t>
          </w:r>
          <w:proofErr w:type="spellStart"/>
          <w:r w:rsidRPr="00DB5187">
            <w:rPr>
              <w:i/>
              <w:lang w:val="en-US"/>
            </w:rPr>
            <w:t>Kyma</w:t>
          </w:r>
          <w:proofErr w:type="spellEnd"/>
          <w:r w:rsidRPr="00DB5187">
            <w:rPr>
              <w:i/>
              <w:lang w:val="en-US"/>
            </w:rPr>
            <w:t xml:space="preserve"> - An easy way to extend enterprise applications on Kubernetes. </w:t>
          </w:r>
          <w:r w:rsidRPr="00DB5187">
            <w:t xml:space="preserve">URL https://kyma-project.io/docs/components/tracing#details-benefits-of-distributed-tracing – Überprüfungsdatum 07.11.2019 </w:t>
          </w:r>
        </w:p>
        <w:p w14:paraId="676D0D98" w14:textId="77777777" w:rsidR="00DB5187" w:rsidRDefault="00DB5187" w:rsidP="00DB5187">
          <w:pPr>
            <w:pStyle w:val="CitaviBibliographyEntry"/>
          </w:pPr>
          <w:bookmarkStart w:id="179" w:name="_CTVL001d8d8887b79824457b1745ca5d0c13060"/>
          <w:r w:rsidRPr="00DB5187">
            <w:rPr>
              <w:smallCaps/>
            </w:rPr>
            <w:t xml:space="preserve">Layer5: </w:t>
          </w:r>
          <w:bookmarkEnd w:id="179"/>
          <w:r w:rsidRPr="00DB5187">
            <w:rPr>
              <w:i/>
            </w:rPr>
            <w:t xml:space="preserve">Service Mesh </w:t>
          </w:r>
          <w:proofErr w:type="spellStart"/>
          <w:r w:rsidRPr="00DB5187">
            <w:rPr>
              <w:i/>
            </w:rPr>
            <w:t>Landscape</w:t>
          </w:r>
          <w:proofErr w:type="spellEnd"/>
          <w:r w:rsidRPr="00DB5187">
            <w:rPr>
              <w:i/>
            </w:rPr>
            <w:t xml:space="preserve">. </w:t>
          </w:r>
          <w:r w:rsidRPr="00DB5187">
            <w:t xml:space="preserve">URL https://layer5.io/landscape/. – Aktualisierungsdatum: 28.10.2019 – Überprüfungsdatum 30.10.2019 </w:t>
          </w:r>
        </w:p>
        <w:p w14:paraId="224D06D0" w14:textId="77777777" w:rsidR="00DB5187" w:rsidRDefault="00DB5187" w:rsidP="00DB5187">
          <w:pPr>
            <w:pStyle w:val="CitaviBibliographyEntry"/>
          </w:pPr>
          <w:bookmarkStart w:id="180" w:name="_CTVL001d5f69c3057fe4027ba39faf6c116de3d"/>
          <w:r w:rsidRPr="00DB5187">
            <w:rPr>
              <w:smallCaps/>
              <w:lang w:val="en-US"/>
            </w:rPr>
            <w:t>McAllister</w:t>
          </w:r>
          <w:bookmarkEnd w:id="180"/>
          <w:r w:rsidRPr="00DB5187">
            <w:rPr>
              <w:lang w:val="en-US"/>
            </w:rPr>
            <w:t xml:space="preserve">, Dave: </w:t>
          </w:r>
          <w:r w:rsidRPr="00DB5187">
            <w:rPr>
              <w:i/>
              <w:lang w:val="en-US"/>
            </w:rPr>
            <w:t xml:space="preserve">GOTO 2019 • Observability, Distributed Tracing &amp; the Complex World • Dave McAllister - YouTube. </w:t>
          </w:r>
          <w:r w:rsidRPr="00DB5187">
            <w:t xml:space="preserve">URL https://www.youtube.com/watch?v=2nTJSsBngao – Überprüfungsdatum 08.11.2019 </w:t>
          </w:r>
        </w:p>
        <w:p w14:paraId="436CC94F" w14:textId="77777777" w:rsidR="00DB5187" w:rsidRDefault="00DB5187" w:rsidP="00DB5187">
          <w:pPr>
            <w:pStyle w:val="CitaviBibliographyEntry"/>
          </w:pPr>
          <w:bookmarkStart w:id="181" w:name="_CTVL001860ca78c003c48af9632d5bc35d9e760"/>
          <w:r w:rsidRPr="00DB5187">
            <w:rPr>
              <w:smallCaps/>
            </w:rPr>
            <w:t>Microsoft</w:t>
          </w:r>
          <w:bookmarkEnd w:id="181"/>
          <w:r w:rsidRPr="00DB5187">
            <w:t xml:space="preserve">, dragon119: </w:t>
          </w:r>
          <w:r w:rsidRPr="00DB5187">
            <w:rPr>
              <w:i/>
            </w:rPr>
            <w:t xml:space="preserve">Wiederholungsmuster - Cloud Design Patterns. </w:t>
          </w:r>
          <w:r w:rsidRPr="00DB5187">
            <w:t xml:space="preserve">URL https://docs.microsoft.com/de-de/azure/architecture/patterns/retry – Überprüfungsdatum 03.12.2019 </w:t>
          </w:r>
        </w:p>
        <w:p w14:paraId="0C44D27D" w14:textId="77777777" w:rsidR="00DB5187" w:rsidRDefault="00DB5187" w:rsidP="00DB5187">
          <w:pPr>
            <w:pStyle w:val="CitaviBibliographyEntry"/>
          </w:pPr>
          <w:bookmarkStart w:id="182" w:name="_CTVL001d6239128ecb444a191242d8b4792c00e"/>
          <w:proofErr w:type="spellStart"/>
          <w:r w:rsidRPr="00DB5187">
            <w:rPr>
              <w:smallCaps/>
              <w:lang w:val="en-US"/>
            </w:rPr>
            <w:lastRenderedPageBreak/>
            <w:t>Paraschiv</w:t>
          </w:r>
          <w:bookmarkEnd w:id="182"/>
          <w:proofErr w:type="spellEnd"/>
          <w:r w:rsidRPr="00DB5187">
            <w:rPr>
              <w:lang w:val="en-US"/>
            </w:rPr>
            <w:t xml:space="preserve">, Eugen: </w:t>
          </w:r>
          <w:r w:rsidRPr="00DB5187">
            <w:rPr>
              <w:i/>
              <w:lang w:val="en-US"/>
            </w:rPr>
            <w:t xml:space="preserve">The State of Java in 2018. </w:t>
          </w:r>
          <w:r w:rsidRPr="00DB5187">
            <w:t xml:space="preserve">URL https://www.baeldung.com/java-in-2018#spring-adoption. – Aktualisierungsdatum: 06.11.2018 – Überprüfungsdatum 13.12.2019 </w:t>
          </w:r>
        </w:p>
        <w:p w14:paraId="66937B38" w14:textId="77777777" w:rsidR="00DB5187" w:rsidRDefault="00DB5187" w:rsidP="00DB5187">
          <w:pPr>
            <w:pStyle w:val="CitaviBibliographyEntry"/>
          </w:pPr>
          <w:bookmarkStart w:id="183" w:name="_CTVL0013ce04c8ff7b347eb9b5dda5e435ccf5d"/>
          <w:r w:rsidRPr="00DB5187">
            <w:rPr>
              <w:smallCaps/>
              <w:lang w:val="en-US"/>
            </w:rPr>
            <w:t>Posta</w:t>
          </w:r>
          <w:bookmarkEnd w:id="183"/>
          <w:r w:rsidRPr="00DB5187">
            <w:rPr>
              <w:lang w:val="en-US"/>
            </w:rPr>
            <w:t xml:space="preserve">, Christian: </w:t>
          </w:r>
          <w:r w:rsidRPr="00DB5187">
            <w:rPr>
              <w:i/>
              <w:lang w:val="en-US"/>
            </w:rPr>
            <w:t xml:space="preserve">API Gateways Are Going Through an Identity Crisis. </w:t>
          </w:r>
          <w:r w:rsidRPr="00DB5187">
            <w:t xml:space="preserve">URL https://blog.christianposta.com/microservices/api-gateways-are-going-through-an-identity-crisis/. – Aktualisierungsdatum: 16.10.2019 – Überprüfungsdatum 03.12.2019 </w:t>
          </w:r>
        </w:p>
        <w:p w14:paraId="041DC385" w14:textId="77777777" w:rsidR="00DB5187" w:rsidRDefault="00DB5187" w:rsidP="00DB5187">
          <w:pPr>
            <w:pStyle w:val="CitaviBibliographyEntry"/>
          </w:pPr>
          <w:bookmarkStart w:id="184" w:name="_CTVL0016370fb28144f404396eab7af4dd814af"/>
          <w:r w:rsidRPr="00DB5187">
            <w:rPr>
              <w:smallCaps/>
            </w:rPr>
            <w:t>Prinz</w:t>
          </w:r>
          <w:bookmarkEnd w:id="184"/>
          <w:r w:rsidRPr="00DB5187">
            <w:t xml:space="preserve">, Hanna: </w:t>
          </w:r>
          <w:r w:rsidRPr="00DB5187">
            <w:rPr>
              <w:i/>
            </w:rPr>
            <w:t xml:space="preserve">Service Mesh – für Microservices unverzichtbar? </w:t>
          </w:r>
          <w:r w:rsidRPr="00DB5187">
            <w:t xml:space="preserve">URL https://www.informatik-aktuell.de/entwicklung/methoden/service-mesh-fuer-microservices-unverzichtbar.html. – Aktualisierungsdatum: 15.10.2019 – Überprüfungsdatum 05.12.2019 </w:t>
          </w:r>
        </w:p>
        <w:p w14:paraId="0D32B1C1" w14:textId="77777777" w:rsidR="00DB5187" w:rsidRDefault="00DB5187" w:rsidP="00DB5187">
          <w:pPr>
            <w:pStyle w:val="CitaviBibliographyEntry"/>
          </w:pPr>
          <w:bookmarkStart w:id="185" w:name="_CTVL001e956f9afd76049d18bf3246c547666c9"/>
          <w:r w:rsidRPr="00DB5187">
            <w:rPr>
              <w:smallCaps/>
              <w:lang w:val="en-US"/>
            </w:rPr>
            <w:t>Richardson</w:t>
          </w:r>
          <w:bookmarkEnd w:id="185"/>
          <w:r w:rsidRPr="00DB5187">
            <w:rPr>
              <w:lang w:val="en-US"/>
            </w:rPr>
            <w:t xml:space="preserve">, Chris: </w:t>
          </w:r>
          <w:r w:rsidRPr="00DB5187">
            <w:rPr>
              <w:i/>
              <w:lang w:val="en-US"/>
            </w:rPr>
            <w:t xml:space="preserve">Microservices Pattern: API gateway pattern. </w:t>
          </w:r>
          <w:r w:rsidRPr="00DB5187">
            <w:t xml:space="preserve">URL https://microservices.io/patterns/apigateway.html. – Aktualisierungsdatum: 20.11.2019 – Überprüfungsdatum 02.12.2019 </w:t>
          </w:r>
        </w:p>
        <w:p w14:paraId="5E14752A" w14:textId="77777777" w:rsidR="00DB5187" w:rsidRDefault="00DB5187" w:rsidP="00DB5187">
          <w:pPr>
            <w:pStyle w:val="CitaviBibliographyEntry"/>
          </w:pPr>
          <w:bookmarkStart w:id="186" w:name="_CTVL001ed4504380a874c7bafaa5d7178afa078"/>
          <w:r w:rsidRPr="00DB5187">
            <w:rPr>
              <w:smallCaps/>
              <w:lang w:val="en-US"/>
            </w:rPr>
            <w:t>Richardson</w:t>
          </w:r>
          <w:bookmarkEnd w:id="186"/>
          <w:r w:rsidRPr="00DB5187">
            <w:rPr>
              <w:lang w:val="en-US"/>
            </w:rPr>
            <w:t xml:space="preserve">, Chris: </w:t>
          </w:r>
          <w:r w:rsidRPr="00DB5187">
            <w:rPr>
              <w:i/>
              <w:lang w:val="en-US"/>
            </w:rPr>
            <w:t xml:space="preserve">Service Discovery in a Microservices Architecture - NGINX. </w:t>
          </w:r>
          <w:r w:rsidRPr="00DB5187">
            <w:t xml:space="preserve">URL https://www.nginx.com/blog/service-discovery-in-a-microservices-architecture/ – Überprüfungsdatum 31.10.2019 </w:t>
          </w:r>
        </w:p>
        <w:p w14:paraId="7DAB9E57" w14:textId="77777777" w:rsidR="00DB5187" w:rsidRDefault="00DB5187" w:rsidP="00DB5187">
          <w:pPr>
            <w:pStyle w:val="CitaviBibliographyEntry"/>
          </w:pPr>
          <w:bookmarkStart w:id="187" w:name="_CTVL001b3a45404d2df4913b1f86f3306f1cef4"/>
          <w:proofErr w:type="spellStart"/>
          <w:r w:rsidRPr="00DB5187">
            <w:rPr>
              <w:smallCaps/>
              <w:lang w:val="en-US"/>
            </w:rPr>
            <w:t>Rotem</w:t>
          </w:r>
          <w:proofErr w:type="spellEnd"/>
          <w:r w:rsidRPr="00DB5187">
            <w:rPr>
              <w:smallCaps/>
              <w:lang w:val="en-US"/>
            </w:rPr>
            <w:t>-Gal-Oz</w:t>
          </w:r>
          <w:bookmarkEnd w:id="187"/>
          <w:r w:rsidRPr="00DB5187">
            <w:rPr>
              <w:lang w:val="en-US"/>
            </w:rPr>
            <w:t xml:space="preserve">, </w:t>
          </w:r>
          <w:proofErr w:type="spellStart"/>
          <w:r w:rsidRPr="00DB5187">
            <w:rPr>
              <w:lang w:val="en-US"/>
            </w:rPr>
            <w:t>Arnon</w:t>
          </w:r>
          <w:proofErr w:type="spellEnd"/>
          <w:r w:rsidRPr="00DB5187">
            <w:rPr>
              <w:lang w:val="en-US"/>
            </w:rPr>
            <w:t xml:space="preserve">: </w:t>
          </w:r>
          <w:r w:rsidRPr="00DB5187">
            <w:rPr>
              <w:i/>
              <w:lang w:val="en-US"/>
            </w:rPr>
            <w:t xml:space="preserve">Fallacies of distributed computing Explained. </w:t>
          </w:r>
          <w:r w:rsidRPr="00DB5187">
            <w:t xml:space="preserve">URL http://www.rgoarchitects.com/Files/fallacies.pdf – Überprüfungsdatum 09.10.2019 </w:t>
          </w:r>
        </w:p>
        <w:p w14:paraId="07C9A8BC" w14:textId="77777777" w:rsidR="00DB5187" w:rsidRDefault="00DB5187" w:rsidP="00DB5187">
          <w:pPr>
            <w:pStyle w:val="CitaviBibliographyEntry"/>
          </w:pPr>
          <w:bookmarkStart w:id="188" w:name="_CTVL001e3d96fcf358b4dc9b15b817cbb939c4e"/>
          <w:r w:rsidRPr="00DB5187">
            <w:rPr>
              <w:smallCaps/>
            </w:rPr>
            <w:t xml:space="preserve">Sebastian Eschweiler: </w:t>
          </w:r>
          <w:bookmarkEnd w:id="188"/>
          <w:r w:rsidRPr="00DB5187">
            <w:rPr>
              <w:i/>
            </w:rPr>
            <w:t xml:space="preserve">Docker – </w:t>
          </w:r>
          <w:proofErr w:type="spellStart"/>
          <w:r w:rsidRPr="00DB5187">
            <w:rPr>
              <w:i/>
            </w:rPr>
            <w:t>Beginner’s</w:t>
          </w:r>
          <w:proofErr w:type="spellEnd"/>
          <w:r w:rsidRPr="00DB5187">
            <w:rPr>
              <w:i/>
            </w:rPr>
            <w:t xml:space="preserve"> Guide – Part 1: Images &amp; Containers. </w:t>
          </w:r>
          <w:r w:rsidRPr="00DB5187">
            <w:t xml:space="preserve">URL https://codingthesmartway.com/docker-beginners-guide-part-1-images-containers/. – Aktualisierungsdatum: 24.02.2019 – Überprüfungsdatum 26.01.2020 </w:t>
          </w:r>
        </w:p>
        <w:p w14:paraId="26B4E3C3" w14:textId="77777777" w:rsidR="00DB5187" w:rsidRDefault="00DB5187" w:rsidP="00DB5187">
          <w:pPr>
            <w:pStyle w:val="CitaviBibliographyEntry"/>
          </w:pPr>
          <w:bookmarkStart w:id="189" w:name="_CTVL001bb59862cc9c345beb39762dea561d37c"/>
          <w:proofErr w:type="spellStart"/>
          <w:r w:rsidRPr="00DB5187">
            <w:rPr>
              <w:smallCaps/>
              <w:lang w:val="en-US"/>
            </w:rPr>
            <w:t>Storozhuk</w:t>
          </w:r>
          <w:bookmarkEnd w:id="189"/>
          <w:proofErr w:type="spellEnd"/>
          <w:r w:rsidRPr="00DB5187">
            <w:rPr>
              <w:lang w:val="en-US"/>
            </w:rPr>
            <w:t xml:space="preserve">, Bogdan: </w:t>
          </w:r>
          <w:r w:rsidRPr="00DB5187">
            <w:rPr>
              <w:i/>
              <w:lang w:val="en-US"/>
            </w:rPr>
            <w:t xml:space="preserve">Rate Limiter Internals in Resilience4j. </w:t>
          </w:r>
          <w:r w:rsidRPr="00DB5187">
            <w:t xml:space="preserve">URL https://medium.com/@storozhuk.b.m/rate-limiter-internals-in-resilience4j-48776e433b90#7585 – Überprüfungsdatum 21.10.2019 </w:t>
          </w:r>
        </w:p>
        <w:p w14:paraId="46A01FDA" w14:textId="77777777" w:rsidR="00DB5187" w:rsidRDefault="00DB5187" w:rsidP="00DB5187">
          <w:pPr>
            <w:pStyle w:val="CitaviBibliographyEntry"/>
          </w:pPr>
          <w:bookmarkStart w:id="190" w:name="_CTVL00142c9e052f8e1428e885f82cfd186e9a7"/>
          <w:r w:rsidRPr="00DB5187">
            <w:rPr>
              <w:smallCaps/>
              <w:lang w:val="en-US"/>
            </w:rPr>
            <w:t>Tanenbaum</w:t>
          </w:r>
          <w:bookmarkEnd w:id="190"/>
          <w:r w:rsidRPr="00DB5187">
            <w:rPr>
              <w:lang w:val="en-US"/>
            </w:rPr>
            <w:t>, Andrew S.; Maarten Van Steen (</w:t>
          </w:r>
          <w:proofErr w:type="spellStart"/>
          <w:r w:rsidRPr="00DB5187">
            <w:rPr>
              <w:lang w:val="en-US"/>
            </w:rPr>
            <w:t>Mitarb</w:t>
          </w:r>
          <w:proofErr w:type="spellEnd"/>
          <w:r w:rsidRPr="00DB5187">
            <w:rPr>
              <w:lang w:val="en-US"/>
            </w:rPr>
            <w:t xml:space="preserve">.): </w:t>
          </w:r>
          <w:r w:rsidRPr="00DB5187">
            <w:rPr>
              <w:i/>
              <w:lang w:val="en-US"/>
            </w:rPr>
            <w:t xml:space="preserve">Distributed Systems Principles and Paradigms. </w:t>
          </w:r>
          <w:r w:rsidRPr="00DB5187">
            <w:t xml:space="preserve">Zweite Auflage : Pearson Education, 2006 </w:t>
          </w:r>
        </w:p>
        <w:p w14:paraId="436E6388" w14:textId="77777777" w:rsidR="00DB5187" w:rsidRDefault="00DB5187" w:rsidP="00DB5187">
          <w:pPr>
            <w:pStyle w:val="CitaviBibliographyEntry"/>
          </w:pPr>
          <w:bookmarkStart w:id="191" w:name="_CTVL0015d945deaea214909bb608097149e99b2"/>
          <w:proofErr w:type="spellStart"/>
          <w:r w:rsidRPr="00DB5187">
            <w:rPr>
              <w:smallCaps/>
            </w:rPr>
            <w:t>Ushio</w:t>
          </w:r>
          <w:bookmarkEnd w:id="191"/>
          <w:proofErr w:type="spellEnd"/>
          <w:r w:rsidRPr="00DB5187">
            <w:t xml:space="preserve">, </w:t>
          </w:r>
          <w:proofErr w:type="spellStart"/>
          <w:r w:rsidRPr="00DB5187">
            <w:t>Tsuyoshi</w:t>
          </w:r>
          <w:proofErr w:type="spellEnd"/>
          <w:r w:rsidRPr="00DB5187">
            <w:t xml:space="preserve">: </w:t>
          </w:r>
          <w:r w:rsidRPr="00DB5187">
            <w:rPr>
              <w:i/>
            </w:rPr>
            <w:t xml:space="preserve">Kubernetes in </w:t>
          </w:r>
          <w:proofErr w:type="spellStart"/>
          <w:r w:rsidRPr="00DB5187">
            <w:rPr>
              <w:i/>
            </w:rPr>
            <w:t>three</w:t>
          </w:r>
          <w:proofErr w:type="spellEnd"/>
          <w:r w:rsidRPr="00DB5187">
            <w:rPr>
              <w:i/>
            </w:rPr>
            <w:t xml:space="preserve"> </w:t>
          </w:r>
          <w:proofErr w:type="spellStart"/>
          <w:r w:rsidRPr="00DB5187">
            <w:rPr>
              <w:i/>
            </w:rPr>
            <w:t>diagrams</w:t>
          </w:r>
          <w:proofErr w:type="spellEnd"/>
          <w:r w:rsidRPr="00DB5187">
            <w:rPr>
              <w:i/>
            </w:rPr>
            <w:t xml:space="preserve">. </w:t>
          </w:r>
          <w:r w:rsidRPr="00DB5187">
            <w:t xml:space="preserve">URL https://medium.com/@tsuyoshiushio/kubernetes-in-three-diagrams-6aba8432541c. – Aktualisierungsdatum: 02.05.2018 – Überprüfungsdatum 22.11.2019 </w:t>
          </w:r>
        </w:p>
        <w:p w14:paraId="6A56E0F8" w14:textId="13BDE0C9" w:rsidR="005E2B7B" w:rsidRDefault="00DB5187" w:rsidP="00DB5187">
          <w:pPr>
            <w:pStyle w:val="CitaviBibliographyEntry"/>
          </w:pPr>
          <w:bookmarkStart w:id="192" w:name="_CTVL001c8f0e146965e4825bf7a7797aad5544b"/>
          <w:proofErr w:type="spellStart"/>
          <w:r w:rsidRPr="00DB5187">
            <w:rPr>
              <w:smallCaps/>
              <w:lang w:val="en-US"/>
            </w:rPr>
            <w:t>Vogels</w:t>
          </w:r>
          <w:bookmarkEnd w:id="192"/>
          <w:proofErr w:type="spellEnd"/>
          <w:r w:rsidRPr="00DB5187">
            <w:rPr>
              <w:lang w:val="en-US"/>
            </w:rPr>
            <w:t xml:space="preserve">, Werner: </w:t>
          </w:r>
          <w:r w:rsidRPr="00DB5187">
            <w:rPr>
              <w:i/>
              <w:lang w:val="en-US"/>
            </w:rPr>
            <w:t xml:space="preserve">A Conversation with Werner </w:t>
          </w:r>
          <w:proofErr w:type="spellStart"/>
          <w:r w:rsidRPr="00DB5187">
            <w:rPr>
              <w:i/>
              <w:lang w:val="en-US"/>
            </w:rPr>
            <w:t>Vogels</w:t>
          </w:r>
          <w:proofErr w:type="spellEnd"/>
          <w:r w:rsidRPr="00DB5187">
            <w:rPr>
              <w:i/>
              <w:lang w:val="en-US"/>
            </w:rPr>
            <w:t xml:space="preserve"> - ACM Queue. </w:t>
          </w:r>
          <w:r w:rsidRPr="00DB5187">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E9542B" w14:textId="77777777" w:rsidR="00337CDB" w:rsidRDefault="00337CDB">
      <w:pPr>
        <w:spacing w:before="0" w:line="240" w:lineRule="auto"/>
      </w:pPr>
      <w:r>
        <w:separator/>
      </w:r>
    </w:p>
  </w:endnote>
  <w:endnote w:type="continuationSeparator" w:id="0">
    <w:p w14:paraId="0EDB6F25" w14:textId="77777777" w:rsidR="00337CDB" w:rsidRDefault="00337CD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97EF33" w14:textId="77777777" w:rsidR="00337CDB" w:rsidRDefault="00337CDB">
      <w:pPr>
        <w:spacing w:before="0" w:line="240" w:lineRule="auto"/>
      </w:pPr>
      <w:r>
        <w:separator/>
      </w:r>
    </w:p>
  </w:footnote>
  <w:footnote w:type="continuationSeparator" w:id="0">
    <w:p w14:paraId="0AA8C6BE" w14:textId="77777777" w:rsidR="00337CDB" w:rsidRDefault="00337CDB">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2314B2" w:rsidRPr="00545FED" w:rsidRDefault="002314B2">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E20E45" w:rsidRPr="00E20E45">
      <w:rPr>
        <w:b/>
        <w:bCs/>
        <w:noProof/>
      </w:rPr>
      <w:instrText>3</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E20E45" w:rsidRPr="00E20E45">
      <w:rPr>
        <w:b/>
        <w:bCs/>
        <w:noProof/>
      </w:rPr>
      <w:instrText>3</w:instrText>
    </w:r>
    <w:r>
      <w:rPr>
        <w:noProof/>
      </w:rPr>
      <w:fldChar w:fldCharType="end"/>
    </w:r>
    <w:r w:rsidRPr="00545FED">
      <w:instrText xml:space="preserve"> " " \* MERGEFORMAT </w:instrText>
    </w:r>
    <w:r>
      <w:fldChar w:fldCharType="separate"/>
    </w:r>
    <w:r w:rsidR="00E20E45" w:rsidRPr="00E20E45">
      <w:rPr>
        <w:noProof/>
      </w:rPr>
      <w:instrText>3</w:instrText>
    </w:r>
    <w:r w:rsidR="00E20E45" w:rsidRPr="00545FED">
      <w:instrText xml:space="preserve"> </w:instrText>
    </w:r>
    <w:r>
      <w:fldChar w:fldCharType="end"/>
    </w:r>
    <w:r w:rsidRPr="00545FED">
      <w:instrText xml:space="preserve"> \* MERGEFORMAT </w:instrText>
    </w:r>
    <w:r w:rsidR="00E20E45">
      <w:fldChar w:fldCharType="separate"/>
    </w:r>
    <w:r w:rsidR="00E20E45" w:rsidRPr="00E20E45">
      <w:rPr>
        <w:noProof/>
      </w:rPr>
      <w:t>3</w:t>
    </w:r>
    <w:r w:rsidR="00E20E45"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E20E45">
      <w:rPr>
        <w:noProof/>
      </w:rPr>
      <w:t>Verteilte Systeme</w:t>
    </w:r>
    <w:r>
      <w:rPr>
        <w:noProof/>
      </w:rPr>
      <w:fldChar w:fldCharType="end"/>
    </w:r>
    <w:r w:rsidRPr="00545FED">
      <w:tab/>
    </w:r>
    <w:r>
      <w:fldChar w:fldCharType="begin"/>
    </w:r>
    <w:r w:rsidRPr="00545FED">
      <w:instrText xml:space="preserve"> PAGE  \* MERGEFORMAT </w:instrText>
    </w:r>
    <w:r>
      <w:fldChar w:fldCharType="separate"/>
    </w:r>
    <w:r w:rsidR="00E20E45">
      <w:rPr>
        <w:noProof/>
      </w:rPr>
      <w:t>24</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2314B2" w:rsidRDefault="002314B2">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2314B2" w:rsidRDefault="002314B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 w:numId="45">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263F2"/>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18D3"/>
    <w:rsid w:val="0009198D"/>
    <w:rsid w:val="00092FF7"/>
    <w:rsid w:val="00097B2B"/>
    <w:rsid w:val="000A12DB"/>
    <w:rsid w:val="000A160C"/>
    <w:rsid w:val="000A314E"/>
    <w:rsid w:val="000A3968"/>
    <w:rsid w:val="000A5A6F"/>
    <w:rsid w:val="000B2E8F"/>
    <w:rsid w:val="000C0BDA"/>
    <w:rsid w:val="000C1342"/>
    <w:rsid w:val="000C49A9"/>
    <w:rsid w:val="000C7862"/>
    <w:rsid w:val="000C79B0"/>
    <w:rsid w:val="000C7BAB"/>
    <w:rsid w:val="000D04EB"/>
    <w:rsid w:val="000D6408"/>
    <w:rsid w:val="000E07AA"/>
    <w:rsid w:val="000E2059"/>
    <w:rsid w:val="000E67D0"/>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74055"/>
    <w:rsid w:val="00181B3A"/>
    <w:rsid w:val="001824C7"/>
    <w:rsid w:val="0018298B"/>
    <w:rsid w:val="001839E9"/>
    <w:rsid w:val="0018407D"/>
    <w:rsid w:val="00186ED0"/>
    <w:rsid w:val="00194435"/>
    <w:rsid w:val="0019585B"/>
    <w:rsid w:val="0019662E"/>
    <w:rsid w:val="00197573"/>
    <w:rsid w:val="001A1602"/>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43F7"/>
    <w:rsid w:val="001F00DF"/>
    <w:rsid w:val="001F2EF2"/>
    <w:rsid w:val="001F519E"/>
    <w:rsid w:val="001F6331"/>
    <w:rsid w:val="001F7155"/>
    <w:rsid w:val="00202613"/>
    <w:rsid w:val="00213E40"/>
    <w:rsid w:val="00215608"/>
    <w:rsid w:val="00217908"/>
    <w:rsid w:val="00220533"/>
    <w:rsid w:val="002314B2"/>
    <w:rsid w:val="002340A0"/>
    <w:rsid w:val="00234399"/>
    <w:rsid w:val="0023515B"/>
    <w:rsid w:val="0023723E"/>
    <w:rsid w:val="00241879"/>
    <w:rsid w:val="002426E1"/>
    <w:rsid w:val="00242AD4"/>
    <w:rsid w:val="0024546D"/>
    <w:rsid w:val="00246DA0"/>
    <w:rsid w:val="00252558"/>
    <w:rsid w:val="00252E19"/>
    <w:rsid w:val="002577CC"/>
    <w:rsid w:val="002671FD"/>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5EED"/>
    <w:rsid w:val="0030678D"/>
    <w:rsid w:val="00306DDD"/>
    <w:rsid w:val="003118A5"/>
    <w:rsid w:val="00314EF4"/>
    <w:rsid w:val="00321FBC"/>
    <w:rsid w:val="00322327"/>
    <w:rsid w:val="00323B99"/>
    <w:rsid w:val="00331F45"/>
    <w:rsid w:val="00333B95"/>
    <w:rsid w:val="00334FDF"/>
    <w:rsid w:val="00337CDB"/>
    <w:rsid w:val="00340216"/>
    <w:rsid w:val="00340446"/>
    <w:rsid w:val="003413FA"/>
    <w:rsid w:val="00342850"/>
    <w:rsid w:val="00342E8B"/>
    <w:rsid w:val="003476CC"/>
    <w:rsid w:val="00351E32"/>
    <w:rsid w:val="00360DEA"/>
    <w:rsid w:val="00364D37"/>
    <w:rsid w:val="00365A5D"/>
    <w:rsid w:val="003660A3"/>
    <w:rsid w:val="003736AE"/>
    <w:rsid w:val="00374981"/>
    <w:rsid w:val="00375D26"/>
    <w:rsid w:val="00376DCD"/>
    <w:rsid w:val="0038494E"/>
    <w:rsid w:val="00385B10"/>
    <w:rsid w:val="0038680B"/>
    <w:rsid w:val="00393B4D"/>
    <w:rsid w:val="00396F2D"/>
    <w:rsid w:val="003A6A24"/>
    <w:rsid w:val="003A799A"/>
    <w:rsid w:val="003C2835"/>
    <w:rsid w:val="003D2421"/>
    <w:rsid w:val="003D7C7B"/>
    <w:rsid w:val="003E1270"/>
    <w:rsid w:val="003E211C"/>
    <w:rsid w:val="003E63AD"/>
    <w:rsid w:val="003F1CAE"/>
    <w:rsid w:val="003F6368"/>
    <w:rsid w:val="003F71C5"/>
    <w:rsid w:val="003F7B4C"/>
    <w:rsid w:val="00401AA0"/>
    <w:rsid w:val="00407260"/>
    <w:rsid w:val="0041235F"/>
    <w:rsid w:val="004129C2"/>
    <w:rsid w:val="00412B2D"/>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513E"/>
    <w:rsid w:val="00457033"/>
    <w:rsid w:val="004571CE"/>
    <w:rsid w:val="00462C0E"/>
    <w:rsid w:val="00462CDB"/>
    <w:rsid w:val="004663DF"/>
    <w:rsid w:val="00466B92"/>
    <w:rsid w:val="004759D1"/>
    <w:rsid w:val="0047704C"/>
    <w:rsid w:val="0048113D"/>
    <w:rsid w:val="00483051"/>
    <w:rsid w:val="00484865"/>
    <w:rsid w:val="00484B37"/>
    <w:rsid w:val="00485B52"/>
    <w:rsid w:val="00485F4F"/>
    <w:rsid w:val="00491783"/>
    <w:rsid w:val="004944B8"/>
    <w:rsid w:val="00494843"/>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55F8B"/>
    <w:rsid w:val="00563149"/>
    <w:rsid w:val="00565B8B"/>
    <w:rsid w:val="0056660E"/>
    <w:rsid w:val="005668BD"/>
    <w:rsid w:val="00567B8A"/>
    <w:rsid w:val="005725DD"/>
    <w:rsid w:val="00572EF9"/>
    <w:rsid w:val="005755BF"/>
    <w:rsid w:val="0057777F"/>
    <w:rsid w:val="00580132"/>
    <w:rsid w:val="00583AA1"/>
    <w:rsid w:val="00585153"/>
    <w:rsid w:val="005863D9"/>
    <w:rsid w:val="005921A2"/>
    <w:rsid w:val="00596266"/>
    <w:rsid w:val="005968F5"/>
    <w:rsid w:val="005A22D6"/>
    <w:rsid w:val="005A4FBC"/>
    <w:rsid w:val="005C294E"/>
    <w:rsid w:val="005C7F97"/>
    <w:rsid w:val="005D0550"/>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1C0E"/>
    <w:rsid w:val="0062608E"/>
    <w:rsid w:val="006311A9"/>
    <w:rsid w:val="0063158D"/>
    <w:rsid w:val="00632B46"/>
    <w:rsid w:val="00632C92"/>
    <w:rsid w:val="00640ADD"/>
    <w:rsid w:val="006427AA"/>
    <w:rsid w:val="006430F4"/>
    <w:rsid w:val="006458C9"/>
    <w:rsid w:val="00646F10"/>
    <w:rsid w:val="00650208"/>
    <w:rsid w:val="00650663"/>
    <w:rsid w:val="00652A94"/>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0395F"/>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67141"/>
    <w:rsid w:val="007729E3"/>
    <w:rsid w:val="0077337C"/>
    <w:rsid w:val="007757F6"/>
    <w:rsid w:val="007806F4"/>
    <w:rsid w:val="00781DBF"/>
    <w:rsid w:val="007848D2"/>
    <w:rsid w:val="00786254"/>
    <w:rsid w:val="007863B5"/>
    <w:rsid w:val="00791BEA"/>
    <w:rsid w:val="00795E24"/>
    <w:rsid w:val="007A01F0"/>
    <w:rsid w:val="007A060E"/>
    <w:rsid w:val="007A3816"/>
    <w:rsid w:val="007B07D2"/>
    <w:rsid w:val="007B188A"/>
    <w:rsid w:val="007C223C"/>
    <w:rsid w:val="007D3976"/>
    <w:rsid w:val="007E06E6"/>
    <w:rsid w:val="007E22F6"/>
    <w:rsid w:val="007E2F10"/>
    <w:rsid w:val="007E74D6"/>
    <w:rsid w:val="007F1A15"/>
    <w:rsid w:val="007F5B26"/>
    <w:rsid w:val="0080068C"/>
    <w:rsid w:val="00801721"/>
    <w:rsid w:val="00804295"/>
    <w:rsid w:val="00805892"/>
    <w:rsid w:val="008073D0"/>
    <w:rsid w:val="00807624"/>
    <w:rsid w:val="00810D2D"/>
    <w:rsid w:val="00816CBF"/>
    <w:rsid w:val="00817A27"/>
    <w:rsid w:val="00826F66"/>
    <w:rsid w:val="008326BB"/>
    <w:rsid w:val="00834C87"/>
    <w:rsid w:val="00835F70"/>
    <w:rsid w:val="008373BC"/>
    <w:rsid w:val="0084093D"/>
    <w:rsid w:val="00842779"/>
    <w:rsid w:val="00842C19"/>
    <w:rsid w:val="008434B3"/>
    <w:rsid w:val="0084574E"/>
    <w:rsid w:val="0084790F"/>
    <w:rsid w:val="00850390"/>
    <w:rsid w:val="008517AE"/>
    <w:rsid w:val="008520A3"/>
    <w:rsid w:val="0086035B"/>
    <w:rsid w:val="008614DC"/>
    <w:rsid w:val="00862679"/>
    <w:rsid w:val="00862DDF"/>
    <w:rsid w:val="00875F4C"/>
    <w:rsid w:val="00877787"/>
    <w:rsid w:val="00884A76"/>
    <w:rsid w:val="008909E1"/>
    <w:rsid w:val="008918D1"/>
    <w:rsid w:val="00892A87"/>
    <w:rsid w:val="00893C17"/>
    <w:rsid w:val="008A09B8"/>
    <w:rsid w:val="008A1B81"/>
    <w:rsid w:val="008A41BE"/>
    <w:rsid w:val="008A4AE3"/>
    <w:rsid w:val="008B2478"/>
    <w:rsid w:val="008B5274"/>
    <w:rsid w:val="008B5441"/>
    <w:rsid w:val="008B6EB8"/>
    <w:rsid w:val="008C2673"/>
    <w:rsid w:val="008C44B0"/>
    <w:rsid w:val="008C59A7"/>
    <w:rsid w:val="008C5CD2"/>
    <w:rsid w:val="008D3D2F"/>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42A9"/>
    <w:rsid w:val="00955658"/>
    <w:rsid w:val="0096117D"/>
    <w:rsid w:val="00963789"/>
    <w:rsid w:val="009660E0"/>
    <w:rsid w:val="00966487"/>
    <w:rsid w:val="00966656"/>
    <w:rsid w:val="009673F2"/>
    <w:rsid w:val="00971C6D"/>
    <w:rsid w:val="0097433D"/>
    <w:rsid w:val="00976167"/>
    <w:rsid w:val="00981BC6"/>
    <w:rsid w:val="00981D57"/>
    <w:rsid w:val="00986FF3"/>
    <w:rsid w:val="009901EF"/>
    <w:rsid w:val="00992251"/>
    <w:rsid w:val="00994B2B"/>
    <w:rsid w:val="00994E22"/>
    <w:rsid w:val="0099786E"/>
    <w:rsid w:val="009A1336"/>
    <w:rsid w:val="009A45A1"/>
    <w:rsid w:val="009A6E89"/>
    <w:rsid w:val="009B1796"/>
    <w:rsid w:val="009B1E7C"/>
    <w:rsid w:val="009B541E"/>
    <w:rsid w:val="009C2440"/>
    <w:rsid w:val="009C2F86"/>
    <w:rsid w:val="009D0667"/>
    <w:rsid w:val="009D2F65"/>
    <w:rsid w:val="009D3868"/>
    <w:rsid w:val="009D6F14"/>
    <w:rsid w:val="009E1038"/>
    <w:rsid w:val="009E2C18"/>
    <w:rsid w:val="009E48A9"/>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2E82"/>
    <w:rsid w:val="00A56D5D"/>
    <w:rsid w:val="00A60E85"/>
    <w:rsid w:val="00A63BBC"/>
    <w:rsid w:val="00A64822"/>
    <w:rsid w:val="00A64B16"/>
    <w:rsid w:val="00A7142A"/>
    <w:rsid w:val="00A7203E"/>
    <w:rsid w:val="00A72970"/>
    <w:rsid w:val="00A77891"/>
    <w:rsid w:val="00A844A3"/>
    <w:rsid w:val="00A845E2"/>
    <w:rsid w:val="00A87488"/>
    <w:rsid w:val="00A917C2"/>
    <w:rsid w:val="00A91CEE"/>
    <w:rsid w:val="00A92A58"/>
    <w:rsid w:val="00A94DC1"/>
    <w:rsid w:val="00A9545D"/>
    <w:rsid w:val="00A9601B"/>
    <w:rsid w:val="00A97576"/>
    <w:rsid w:val="00AA6F54"/>
    <w:rsid w:val="00AB03F8"/>
    <w:rsid w:val="00AB1708"/>
    <w:rsid w:val="00AB2835"/>
    <w:rsid w:val="00AC05AB"/>
    <w:rsid w:val="00AC1EF4"/>
    <w:rsid w:val="00AC4074"/>
    <w:rsid w:val="00AC53F3"/>
    <w:rsid w:val="00AC6F01"/>
    <w:rsid w:val="00AD5FEB"/>
    <w:rsid w:val="00AD6125"/>
    <w:rsid w:val="00AE0247"/>
    <w:rsid w:val="00AE0B52"/>
    <w:rsid w:val="00AE251B"/>
    <w:rsid w:val="00AE4075"/>
    <w:rsid w:val="00AE459B"/>
    <w:rsid w:val="00AE49EE"/>
    <w:rsid w:val="00AE514A"/>
    <w:rsid w:val="00AF5847"/>
    <w:rsid w:val="00B00B83"/>
    <w:rsid w:val="00B01D2B"/>
    <w:rsid w:val="00B022F8"/>
    <w:rsid w:val="00B116E2"/>
    <w:rsid w:val="00B11D4B"/>
    <w:rsid w:val="00B1650D"/>
    <w:rsid w:val="00B17EC8"/>
    <w:rsid w:val="00B22DC9"/>
    <w:rsid w:val="00B30B7E"/>
    <w:rsid w:val="00B31B27"/>
    <w:rsid w:val="00B33946"/>
    <w:rsid w:val="00B370EF"/>
    <w:rsid w:val="00B403C1"/>
    <w:rsid w:val="00B410F6"/>
    <w:rsid w:val="00B41CBD"/>
    <w:rsid w:val="00B42F90"/>
    <w:rsid w:val="00B44E76"/>
    <w:rsid w:val="00B60F4D"/>
    <w:rsid w:val="00B63259"/>
    <w:rsid w:val="00B640B2"/>
    <w:rsid w:val="00B6627D"/>
    <w:rsid w:val="00B7674E"/>
    <w:rsid w:val="00B76CAD"/>
    <w:rsid w:val="00B81250"/>
    <w:rsid w:val="00B81308"/>
    <w:rsid w:val="00B8207E"/>
    <w:rsid w:val="00B87534"/>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1A0A"/>
    <w:rsid w:val="00C24308"/>
    <w:rsid w:val="00C24D0A"/>
    <w:rsid w:val="00C24E59"/>
    <w:rsid w:val="00C250C8"/>
    <w:rsid w:val="00C2544C"/>
    <w:rsid w:val="00C25633"/>
    <w:rsid w:val="00C31837"/>
    <w:rsid w:val="00C33C99"/>
    <w:rsid w:val="00C341E3"/>
    <w:rsid w:val="00C3443E"/>
    <w:rsid w:val="00C34963"/>
    <w:rsid w:val="00C379D8"/>
    <w:rsid w:val="00C44B70"/>
    <w:rsid w:val="00C455E2"/>
    <w:rsid w:val="00C55250"/>
    <w:rsid w:val="00C6412C"/>
    <w:rsid w:val="00C6601C"/>
    <w:rsid w:val="00C67B55"/>
    <w:rsid w:val="00C7497D"/>
    <w:rsid w:val="00C766F9"/>
    <w:rsid w:val="00C77B05"/>
    <w:rsid w:val="00C806CB"/>
    <w:rsid w:val="00C80BAE"/>
    <w:rsid w:val="00C81BB2"/>
    <w:rsid w:val="00C8563A"/>
    <w:rsid w:val="00C91459"/>
    <w:rsid w:val="00C920EF"/>
    <w:rsid w:val="00C9342B"/>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2E3F"/>
    <w:rsid w:val="00D86AFA"/>
    <w:rsid w:val="00D91C37"/>
    <w:rsid w:val="00D9367E"/>
    <w:rsid w:val="00D95EBE"/>
    <w:rsid w:val="00D97374"/>
    <w:rsid w:val="00D97615"/>
    <w:rsid w:val="00DA2123"/>
    <w:rsid w:val="00DA2BEC"/>
    <w:rsid w:val="00DA35CE"/>
    <w:rsid w:val="00DA37BA"/>
    <w:rsid w:val="00DA3889"/>
    <w:rsid w:val="00DA46AF"/>
    <w:rsid w:val="00DA7869"/>
    <w:rsid w:val="00DB126C"/>
    <w:rsid w:val="00DB488D"/>
    <w:rsid w:val="00DB5187"/>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15FF9"/>
    <w:rsid w:val="00E20462"/>
    <w:rsid w:val="00E20E45"/>
    <w:rsid w:val="00E21722"/>
    <w:rsid w:val="00E30A75"/>
    <w:rsid w:val="00E30C3C"/>
    <w:rsid w:val="00E32209"/>
    <w:rsid w:val="00E34854"/>
    <w:rsid w:val="00E3797E"/>
    <w:rsid w:val="00E37DA2"/>
    <w:rsid w:val="00E553F2"/>
    <w:rsid w:val="00E63C95"/>
    <w:rsid w:val="00E65A72"/>
    <w:rsid w:val="00E74030"/>
    <w:rsid w:val="00E7518D"/>
    <w:rsid w:val="00E757DB"/>
    <w:rsid w:val="00E7605D"/>
    <w:rsid w:val="00E81199"/>
    <w:rsid w:val="00E823D2"/>
    <w:rsid w:val="00E82809"/>
    <w:rsid w:val="00E86B54"/>
    <w:rsid w:val="00E86EF5"/>
    <w:rsid w:val="00E94537"/>
    <w:rsid w:val="00E94D43"/>
    <w:rsid w:val="00E96493"/>
    <w:rsid w:val="00E96E4B"/>
    <w:rsid w:val="00E9769C"/>
    <w:rsid w:val="00EA4D12"/>
    <w:rsid w:val="00EA64C1"/>
    <w:rsid w:val="00EB7B55"/>
    <w:rsid w:val="00EB7DF7"/>
    <w:rsid w:val="00EC4CA5"/>
    <w:rsid w:val="00EC4EDF"/>
    <w:rsid w:val="00ED05FB"/>
    <w:rsid w:val="00ED09FF"/>
    <w:rsid w:val="00ED30A8"/>
    <w:rsid w:val="00ED48AC"/>
    <w:rsid w:val="00ED554B"/>
    <w:rsid w:val="00EE2084"/>
    <w:rsid w:val="00EE21B7"/>
    <w:rsid w:val="00EF0DD5"/>
    <w:rsid w:val="00EF5391"/>
    <w:rsid w:val="00F014F5"/>
    <w:rsid w:val="00F030B7"/>
    <w:rsid w:val="00F10726"/>
    <w:rsid w:val="00F11E1C"/>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3E1A"/>
    <w:rsid w:val="00FA6509"/>
    <w:rsid w:val="00FA78AA"/>
    <w:rsid w:val="00FA7DD2"/>
    <w:rsid w:val="00FB1FF7"/>
    <w:rsid w:val="00FB221D"/>
    <w:rsid w:val="00FB2FB8"/>
    <w:rsid w:val="00FB4987"/>
    <w:rsid w:val="00FB6F22"/>
    <w:rsid w:val="00FB75B5"/>
    <w:rsid w:val="00FC02CD"/>
    <w:rsid w:val="00FC0804"/>
    <w:rsid w:val="00FC1D6E"/>
    <w:rsid w:val="00FC2865"/>
    <w:rsid w:val="00FC2E0A"/>
    <w:rsid w:val="00FC3098"/>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 w:type="character" w:customStyle="1" w:styleId="berschrift3Zchn">
    <w:name w:val="Überschrift 3 Zchn"/>
    <w:basedOn w:val="Absatz-Standardschriftart"/>
    <w:link w:val="berschrift3"/>
    <w:rsid w:val="008B2478"/>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639341006">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JPG"/><Relationship Id="rId26" Type="http://schemas.openxmlformats.org/officeDocument/2006/relationships/image" Target="media/image1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8.jpg"/><Relationship Id="rId25" Type="http://schemas.openxmlformats.org/officeDocument/2006/relationships/image" Target="media/image16.jpg"/><Relationship Id="rId33" Type="http://schemas.openxmlformats.org/officeDocument/2006/relationships/image" Target="media/image21.jp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hyperlink" Target="https://developers.google.com/analytics/devguides/config/mgmt/v3/limits-quotas"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chpiner.github.io/k8s-multi-container-pods.html" TargetMode="External"/><Relationship Id="rId24" Type="http://schemas.openxmlformats.org/officeDocument/2006/relationships/image" Target="media/image15.jpeg"/><Relationship Id="rId32" Type="http://schemas.openxmlformats.org/officeDocument/2006/relationships/image" Target="media/image20.PNG"/><Relationship Id="rId37" Type="http://schemas.openxmlformats.org/officeDocument/2006/relationships/header" Target="header2.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landscape.cncf.io/category=cloud-native-network&amp;format=card-mode&amp;grouping=category" TargetMode="External"/><Relationship Id="rId23" Type="http://schemas.openxmlformats.org/officeDocument/2006/relationships/image" Target="media/image14.png"/><Relationship Id="rId28" Type="http://schemas.openxmlformats.org/officeDocument/2006/relationships/hyperlink" Target="https://developer.twitter.com/en/docs/basics/rate-limiting" TargetMode="External"/><Relationship Id="rId36"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image" Target="media/image10.jp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jpg"/><Relationship Id="rId22" Type="http://schemas.openxmlformats.org/officeDocument/2006/relationships/image" Target="media/image13.png"/><Relationship Id="rId27" Type="http://schemas.openxmlformats.org/officeDocument/2006/relationships/hyperlink" Target="https://developers.facebook.com/docs/graph-api/overview/rate-limiting" TargetMode="External"/><Relationship Id="rId30" Type="http://schemas.openxmlformats.org/officeDocument/2006/relationships/image" Target="media/image18.jpeg"/><Relationship Id="rId35" Type="http://schemas.openxmlformats.org/officeDocument/2006/relationships/image" Target="media/image23.jpg"/></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E11F21B201E647C2BF8DB5356EC46E4A"/>
        <w:category>
          <w:name w:val="Allgemein"/>
          <w:gallery w:val="placeholder"/>
        </w:category>
        <w:types>
          <w:type w:val="bbPlcHdr"/>
        </w:types>
        <w:behaviors>
          <w:behavior w:val="content"/>
        </w:behaviors>
        <w:guid w:val="{3F38381E-E661-4692-9637-47071F55A575}"/>
      </w:docPartPr>
      <w:docPartBody>
        <w:p w:rsidR="007A206C" w:rsidRDefault="00D8226E" w:rsidP="00D8226E">
          <w:pPr>
            <w:pStyle w:val="E11F21B201E647C2BF8DB5356EC46E4A"/>
          </w:pPr>
          <w:r w:rsidRPr="000B726F">
            <w:rPr>
              <w:rStyle w:val="Platzhaltertext"/>
            </w:rPr>
            <w:t>Klicken Sie hier, um Text einzugeben.</w:t>
          </w:r>
        </w:p>
      </w:docPartBody>
    </w:docPart>
    <w:docPart>
      <w:docPartPr>
        <w:name w:val="59D00025EDC84B5BBBED78A32AB262D6"/>
        <w:category>
          <w:name w:val="Allgemein"/>
          <w:gallery w:val="placeholder"/>
        </w:category>
        <w:types>
          <w:type w:val="bbPlcHdr"/>
        </w:types>
        <w:behaviors>
          <w:behavior w:val="content"/>
        </w:behaviors>
        <w:guid w:val="{8D7DD033-ECF8-46E4-97FA-6BFAB050B7C4}"/>
      </w:docPartPr>
      <w:docPartBody>
        <w:p w:rsidR="003B789E" w:rsidRDefault="009B4192" w:rsidP="009B4192">
          <w:pPr>
            <w:pStyle w:val="59D00025EDC84B5BBBED78A32AB262D6"/>
          </w:pPr>
          <w:r w:rsidRPr="000B726F">
            <w:rPr>
              <w:rStyle w:val="Platzhaltertext"/>
            </w:rPr>
            <w:t>Klicken Sie hier, um Text einzugeben.</w:t>
          </w:r>
        </w:p>
      </w:docPartBody>
    </w:docPart>
    <w:docPart>
      <w:docPartPr>
        <w:name w:val="5503878508754E94B13F2CE624F20062"/>
        <w:category>
          <w:name w:val="Allgemein"/>
          <w:gallery w:val="placeholder"/>
        </w:category>
        <w:types>
          <w:type w:val="bbPlcHdr"/>
        </w:types>
        <w:behaviors>
          <w:behavior w:val="content"/>
        </w:behaviors>
        <w:guid w:val="{F8E820F8-D3AD-4E70-9B8A-6C0E2C82AD87}"/>
      </w:docPartPr>
      <w:docPartBody>
        <w:p w:rsidR="003B789E" w:rsidRDefault="009B4192" w:rsidP="009B4192">
          <w:pPr>
            <w:pStyle w:val="5503878508754E94B13F2CE624F20062"/>
          </w:pPr>
          <w:r w:rsidRPr="000B726F">
            <w:rPr>
              <w:rStyle w:val="Platzhaltertext"/>
            </w:rPr>
            <w:t>Klicken Sie hier, um Text einzugeben.</w:t>
          </w:r>
        </w:p>
      </w:docPartBody>
    </w:docPart>
    <w:docPart>
      <w:docPartPr>
        <w:name w:val="BA5B237B67BB487D9BAD1ABBC34DF48E"/>
        <w:category>
          <w:name w:val="Allgemein"/>
          <w:gallery w:val="placeholder"/>
        </w:category>
        <w:types>
          <w:type w:val="bbPlcHdr"/>
        </w:types>
        <w:behaviors>
          <w:behavior w:val="content"/>
        </w:behaviors>
        <w:guid w:val="{7EAD1D62-52D8-4626-9020-0442C2CF41EA}"/>
      </w:docPartPr>
      <w:docPartBody>
        <w:p w:rsidR="003B789E" w:rsidRDefault="009B4192" w:rsidP="009B4192">
          <w:pPr>
            <w:pStyle w:val="BA5B237B67BB487D9BAD1ABBC34DF48E"/>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93D70"/>
    <w:rsid w:val="001A726F"/>
    <w:rsid w:val="001C5FD0"/>
    <w:rsid w:val="00264854"/>
    <w:rsid w:val="002C0AEC"/>
    <w:rsid w:val="002E6AE5"/>
    <w:rsid w:val="00317B26"/>
    <w:rsid w:val="00327370"/>
    <w:rsid w:val="00337182"/>
    <w:rsid w:val="00383B98"/>
    <w:rsid w:val="003B789E"/>
    <w:rsid w:val="003F3F0B"/>
    <w:rsid w:val="00437F0A"/>
    <w:rsid w:val="00621F9A"/>
    <w:rsid w:val="0062462D"/>
    <w:rsid w:val="0063643C"/>
    <w:rsid w:val="00695353"/>
    <w:rsid w:val="006F2F2C"/>
    <w:rsid w:val="007036B2"/>
    <w:rsid w:val="007A206C"/>
    <w:rsid w:val="007F499E"/>
    <w:rsid w:val="00856C2C"/>
    <w:rsid w:val="00874CC2"/>
    <w:rsid w:val="00917846"/>
    <w:rsid w:val="009253C4"/>
    <w:rsid w:val="00954465"/>
    <w:rsid w:val="009B4192"/>
    <w:rsid w:val="009C4CE2"/>
    <w:rsid w:val="009D3DA4"/>
    <w:rsid w:val="00A50FCE"/>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4737B"/>
    <w:rsid w:val="00EA06BF"/>
    <w:rsid w:val="00ED146F"/>
    <w:rsid w:val="00ED76A3"/>
    <w:rsid w:val="00F0114B"/>
    <w:rsid w:val="00F65FBC"/>
    <w:rsid w:val="00FC7209"/>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4192"/>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 w:type="paragraph" w:customStyle="1" w:styleId="B9F78324DCCF4EAC803DFA426BD09175">
    <w:name w:val="B9F78324DCCF4EAC803DFA426BD09175"/>
    <w:rsid w:val="009B4192"/>
  </w:style>
  <w:style w:type="paragraph" w:customStyle="1" w:styleId="D5C6B8AC52024AD5BFC309F9CC820B98">
    <w:name w:val="D5C6B8AC52024AD5BFC309F9CC820B98"/>
    <w:rsid w:val="009B4192"/>
  </w:style>
  <w:style w:type="paragraph" w:customStyle="1" w:styleId="5403A13FDA6E4CA4AA55451A53039D7B">
    <w:name w:val="5403A13FDA6E4CA4AA55451A53039D7B"/>
    <w:rsid w:val="009B4192"/>
  </w:style>
  <w:style w:type="paragraph" w:customStyle="1" w:styleId="7DAA11DF36CD4FE7AB05C15653A1BD98">
    <w:name w:val="7DAA11DF36CD4FE7AB05C15653A1BD98"/>
    <w:rsid w:val="009B4192"/>
  </w:style>
  <w:style w:type="paragraph" w:customStyle="1" w:styleId="59D00025EDC84B5BBBED78A32AB262D6">
    <w:name w:val="59D00025EDC84B5BBBED78A32AB262D6"/>
    <w:rsid w:val="009B4192"/>
  </w:style>
  <w:style w:type="paragraph" w:customStyle="1" w:styleId="5503878508754E94B13F2CE624F20062">
    <w:name w:val="5503878508754E94B13F2CE624F20062"/>
    <w:rsid w:val="009B4192"/>
  </w:style>
  <w:style w:type="paragraph" w:customStyle="1" w:styleId="BA5B237B67BB487D9BAD1ABBC34DF48E">
    <w:name w:val="BA5B237B67BB487D9BAD1ABBC34DF48E"/>
    <w:rsid w:val="009B41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7BD45660-235A-4355-85A0-EAB6A339E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30845</Words>
  <Characters>194327</Characters>
  <Application>Microsoft Office Word</Application>
  <DocSecurity>0</DocSecurity>
  <Lines>1619</Lines>
  <Paragraphs>44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24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210</cp:revision>
  <cp:lastPrinted>2015-05-19T09:24:00Z</cp:lastPrinted>
  <dcterms:created xsi:type="dcterms:W3CDTF">2019-10-24T10:37:00Z</dcterms:created>
  <dcterms:modified xsi:type="dcterms:W3CDTF">2020-01-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6">
    <vt:lpwstr>True</vt:lpwstr>
  </property>
  <property fmtid="{D5CDD505-2E9C-101B-9397-08002B2CF9AE}" pid="13" name="CitaviDocumentProperty_1">
    <vt:lpwstr>6.3.0.0</vt:lpwstr>
  </property>
</Properties>
</file>